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i/>
          <w:iCs/>
          <w:color w:val="4472C4" w:themeColor="accent1"/>
        </w:rPr>
        <w:id w:val="528618352"/>
        <w:docPartObj>
          <w:docPartGallery w:val="Cover Pages"/>
          <w:docPartUnique/>
        </w:docPartObj>
      </w:sdtPr>
      <w:sdtEnd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" fillcolor="white [3201]" stroked="f" strokeweight=".5pt">
                    <v:textbo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167DBA" w:rsidRPr="00167DBA" w:rsidRDefault="0034194A">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" filled="f" stroked="f" strokeweight=".5pt">
                    <v:textbox inset="0,0,0,0">
                      <w:txbxContent>
                        <w:p w14:paraId="1B32D74C" w14:textId="06E8A37E" w:rsidR="00167DBA" w:rsidRPr="00167DBA" w:rsidRDefault="00F71976">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167DBA" w:rsidRPr="00A95E5B" w:rsidRDefault="0034194A">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" fillcolor="#2f5496 [2404]" strokecolor="#2f5496 [2404]" strokeweight="1pt">
                    <v:path arrowok="t"/>
                    <o:lock v:ext="edit" aspectratio="t"/>
                    <v:textbox inset="3.6pt,,3.6pt">
                      <w:txbxContent>
                        <w:p w14:paraId="76A000C6" w14:textId="170C3CA9" w:rsidR="00167DBA" w:rsidRPr="00A95E5B" w:rsidRDefault="00F71976">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49820093" w14:textId="0BF7721A" w:rsidR="00A95E5B" w:rsidRDefault="00A95E5B">
          <w:pPr>
            <w:pStyle w:val="TOC1"/>
            <w:tabs>
              <w:tab w:val="right" w:leader="dot" w:pos="9010"/>
            </w:tabs>
            <w:rPr>
              <w:noProof/>
            </w:rPr>
          </w:pPr>
          <w:r>
            <w:rPr>
              <w:b w:val="0"/>
              <w:bCs w:val="0"/>
            </w:rPr>
            <w:fldChar w:fldCharType="begin"/>
          </w:r>
          <w:r>
            <w:instrText xml:space="preserve"> TOC \o "1-3" \h \z \u </w:instrText>
          </w:r>
          <w:r>
            <w:rPr>
              <w:b w:val="0"/>
              <w:bCs w:val="0"/>
            </w:rPr>
            <w:fldChar w:fldCharType="separate"/>
          </w:r>
          <w:hyperlink w:anchor="_Toc57037429" w:history="1">
            <w:r w:rsidRPr="00F93B16">
              <w:rPr>
                <w:rStyle w:val="Hyperlink"/>
                <w:noProof/>
              </w:rPr>
              <w:t>Introduction</w:t>
            </w:r>
            <w:r>
              <w:rPr>
                <w:noProof/>
                <w:webHidden/>
              </w:rPr>
              <w:tab/>
            </w:r>
            <w:r>
              <w:rPr>
                <w:noProof/>
                <w:webHidden/>
              </w:rPr>
              <w:fldChar w:fldCharType="begin"/>
            </w:r>
            <w:r>
              <w:rPr>
                <w:noProof/>
                <w:webHidden/>
              </w:rPr>
              <w:instrText xml:space="preserve"> PAGEREF _Toc57037429 \h </w:instrText>
            </w:r>
            <w:r>
              <w:rPr>
                <w:noProof/>
                <w:webHidden/>
              </w:rPr>
            </w:r>
            <w:r>
              <w:rPr>
                <w:noProof/>
                <w:webHidden/>
              </w:rPr>
              <w:fldChar w:fldCharType="separate"/>
            </w:r>
            <w:r>
              <w:rPr>
                <w:noProof/>
                <w:webHidden/>
              </w:rPr>
              <w:t>1</w:t>
            </w:r>
            <w:r>
              <w:rPr>
                <w:noProof/>
                <w:webHidden/>
              </w:rPr>
              <w:fldChar w:fldCharType="end"/>
            </w:r>
          </w:hyperlink>
        </w:p>
        <w:p w14:paraId="13939916" w14:textId="2EE100F9" w:rsidR="00A95E5B" w:rsidRDefault="00A95E5B">
          <w:r>
            <w:rPr>
              <w:b/>
              <w:bCs/>
              <w:noProof/>
            </w:rPr>
            <w:fldChar w:fldCharType="end"/>
          </w:r>
        </w:p>
      </w:sdtContent>
    </w:sdt>
    <w:p w14:paraId="211B7535" w14:textId="7B9C6D66" w:rsidR="00167DBA" w:rsidRDefault="00167DBA" w:rsidP="00167DBA">
      <w:pPr>
        <w:pStyle w:val="Heading1"/>
      </w:pPr>
      <w:bookmarkStart w:id="0" w:name="_Toc57037429"/>
      <w:r w:rsidRPr="00A95E5B">
        <w:t>Introduction</w:t>
      </w:r>
      <w:bookmarkEnd w:id="0"/>
    </w:p>
    <w:p w14:paraId="3B1DDBAA" w14:textId="0380DB1C" w:rsidR="00F140AB" w:rsidRDefault="00F140AB" w:rsidP="00F140AB"/>
    <w:p w14:paraId="36F70EF0" w14:textId="77777777" w:rsidR="00F140AB" w:rsidRPr="00CD0DCF" w:rsidRDefault="00F140AB" w:rsidP="00F140AB">
      <w:pPr>
        <w:rPr>
          <w:rFonts w:ascii="Calibri" w:hAnsi="Calibri" w:cs="Calibri"/>
          <w:b/>
          <w:bCs/>
        </w:rPr>
      </w:pPr>
      <w:r w:rsidRPr="00CD0DCF">
        <w:rPr>
          <w:rFonts w:ascii="Calibri" w:hAnsi="Calibri" w:cs="Calibri"/>
          <w:b/>
          <w:bCs/>
        </w:rPr>
        <w:t xml:space="preserve">Winograd </w:t>
      </w:r>
      <w:r>
        <w:rPr>
          <w:rFonts w:ascii="Calibri" w:hAnsi="Calibri" w:cs="Calibri"/>
          <w:b/>
          <w:bCs/>
        </w:rPr>
        <w:t>Schema Challenge – Introduction:</w:t>
      </w:r>
      <w:r w:rsidRPr="00CD0DCF">
        <w:rPr>
          <w:rFonts w:ascii="Calibri" w:hAnsi="Calibri" w:cs="Calibri"/>
          <w:b/>
          <w:bCs/>
        </w:rPr>
        <w:t xml:space="preserve"> </w:t>
      </w:r>
    </w:p>
    <w:p w14:paraId="3F04DC50" w14:textId="77777777" w:rsidR="00F140AB" w:rsidRPr="00CD0DCF" w:rsidRDefault="00F140AB" w:rsidP="00F140AB">
      <w:pPr>
        <w:rPr>
          <w:rFonts w:ascii="Calibri" w:hAnsi="Calibri" w:cs="Calibri"/>
          <w:b/>
          <w:bCs/>
        </w:rPr>
      </w:pPr>
    </w:p>
    <w:p w14:paraId="3884C72C" w14:textId="5271FB14"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00C16400" w:rsidRPr="00C54DD5">
        <w:rPr>
          <w:rFonts w:ascii="Calibri" w:hAnsi="Calibri" w:cs="Calibri"/>
        </w:rPr>
        <w:t>Isaak, N. and Michael, L. 2020</w:t>
      </w:r>
      <w:r>
        <w:rPr>
          <w:rFonts w:ascii="Calibri" w:hAnsi="Calibri" w:cs="Calibri"/>
        </w:rPr>
        <w:t>)</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54DD5">
        <w:rPr>
          <w:rFonts w:ascii="Calibri" w:hAnsi="Calibri" w:cs="Calibri"/>
        </w:rPr>
        <w:t>Neufeld, E.</w:t>
      </w:r>
      <w:r>
        <w:rPr>
          <w:rFonts w:ascii="Calibri" w:hAnsi="Calibri" w:cs="Calibri"/>
        </w:rPr>
        <w:t xml:space="preserve"> et al 2020)</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w:t>
      </w:r>
      <w:r w:rsidR="00A21A81">
        <w:rPr>
          <w:rFonts w:ascii="Calibri" w:hAnsi="Calibri" w:cs="Calibri"/>
        </w:rPr>
        <w:t xml:space="preserve">Turing A. M. 1950,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Pr="00C54DD5">
        <w:rPr>
          <w:rFonts w:ascii="Calibri" w:hAnsi="Calibri" w:cs="Calibri"/>
        </w:rPr>
        <w:t>Neufeld</w:t>
      </w:r>
      <w:r>
        <w:rPr>
          <w:rFonts w:ascii="Calibri" w:hAnsi="Calibri" w:cs="Calibri"/>
        </w:rPr>
        <w:t xml:space="preserve"> </w:t>
      </w:r>
      <w:r w:rsidRPr="00C54DD5">
        <w:rPr>
          <w:rFonts w:ascii="Calibri" w:hAnsi="Calibri" w:cs="Calibri"/>
        </w:rPr>
        <w:t>E.</w:t>
      </w:r>
      <w:r>
        <w:rPr>
          <w:rFonts w:ascii="Calibri" w:hAnsi="Calibri" w:cs="Calibri"/>
        </w:rPr>
        <w:t xml:space="preserve"> et al 2020).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proofErr w:type="gramStart"/>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proofErr w:type="gramEnd"/>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t xml:space="preserve">This example helps illustrate the form of the test’s input: a sentence, with two subjects, an ambiguous pronoun later in the sentence which could refer to either of the subjects, and a keyword that determines the answer. Each schema also has an alternate solution of the </w:t>
      </w:r>
      <w:r>
        <w:rPr>
          <w:rFonts w:ascii="Calibri" w:hAnsi="Calibri" w:cs="Calibri"/>
        </w:rPr>
        <w:lastRenderedPageBreak/>
        <w:t>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7C0246AB"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Pr="00C54DD5">
        <w:rPr>
          <w:rFonts w:ascii="Calibri" w:hAnsi="Calibri" w:cs="Calibri"/>
        </w:rPr>
        <w:t>Neufeld, E.</w:t>
      </w:r>
      <w:r>
        <w:rPr>
          <w:rFonts w:ascii="Calibri" w:hAnsi="Calibri" w:cs="Calibri"/>
        </w:rPr>
        <w:t xml:space="preserve"> et al 2020)</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This has been shown to be fairly successful in solving Winograd schemas, with graph-based representation solutions being some of the frontrunners within this approach (Sharma A. et al 2019). </w:t>
      </w:r>
    </w:p>
    <w:p w14:paraId="7E5DF66B" w14:textId="75C36114" w:rsidR="00763313" w:rsidRDefault="00763313" w:rsidP="00F140AB">
      <w:pPr>
        <w:rPr>
          <w:rFonts w:ascii="Calibri" w:hAnsi="Calibri" w:cs="Calibri"/>
        </w:rPr>
      </w:pPr>
    </w:p>
    <w:p w14:paraId="63701FFE" w14:textId="2ED694A7"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w:t>
      </w:r>
      <w:proofErr w:type="spellStart"/>
      <w:r>
        <w:rPr>
          <w:rFonts w:ascii="Calibri" w:hAnsi="Calibri" w:cs="Calibri"/>
        </w:rPr>
        <w:t>commonsense</w:t>
      </w:r>
      <w:proofErr w:type="spellEnd"/>
      <w:r>
        <w:rPr>
          <w:rFonts w:ascii="Calibri" w:hAnsi="Calibri" w:cs="Calibri"/>
        </w:rPr>
        <w:t xml:space="preserve"> knowledge, which could assist both AI engineering and AI research, helping to develop Virtual Personal Assistants, for example (Morgenstern L. et al 2015). It is considered a way to objectively track progress of research in the field of </w:t>
      </w:r>
      <w:proofErr w:type="spellStart"/>
      <w:r>
        <w:rPr>
          <w:rFonts w:ascii="Calibri" w:hAnsi="Calibri" w:cs="Calibri"/>
        </w:rPr>
        <w:t>commonsense</w:t>
      </w:r>
      <w:proofErr w:type="spellEnd"/>
      <w:r>
        <w:rPr>
          <w:rFonts w:ascii="Calibri" w:hAnsi="Calibri" w:cs="Calibri"/>
        </w:rPr>
        <w:t xml:space="preserve"> reasoning (Morgenstern L. et al 2015). </w:t>
      </w:r>
    </w:p>
    <w:p w14:paraId="6F550259" w14:textId="77777777" w:rsidR="00F140AB" w:rsidRDefault="00F140AB" w:rsidP="00F140AB">
      <w:pPr>
        <w:rPr>
          <w:rFonts w:ascii="Calibri" w:hAnsi="Calibri" w:cs="Calibri"/>
        </w:rPr>
      </w:pPr>
    </w:p>
    <w:p w14:paraId="2B47F257" w14:textId="1E7BAA18"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Furthermore, KRR relies on </w:t>
      </w:r>
      <w:proofErr w:type="spellStart"/>
      <w:r>
        <w:rPr>
          <w:rFonts w:ascii="Calibri" w:hAnsi="Calibri" w:cs="Calibri"/>
        </w:rPr>
        <w:t>commonsense</w:t>
      </w:r>
      <w:proofErr w:type="spellEnd"/>
      <w:r>
        <w:rPr>
          <w:rFonts w:ascii="Calibri" w:hAnsi="Calibri" w:cs="Calibri"/>
        </w:rPr>
        <w:t xml:space="preserve"> reasoning, for which our current level of understanding is far from complete (</w:t>
      </w:r>
      <w:r w:rsidR="00FE35D8" w:rsidRPr="00C54DD5">
        <w:rPr>
          <w:rFonts w:ascii="Calibri" w:hAnsi="Calibri" w:cs="Calibri"/>
        </w:rPr>
        <w:t>Davis, E. and Marcus, G. 2015</w:t>
      </w:r>
      <w:r>
        <w:rPr>
          <w:rFonts w:ascii="Calibri" w:hAnsi="Calibri" w:cs="Calibri"/>
        </w:rPr>
        <w:t xml:space="preserve">,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Additionally, it is difficult to determine the level of abstraction needed to enable the computer to understand the problem (</w:t>
      </w:r>
      <w:r w:rsidR="00FE35D8" w:rsidRPr="00C54DD5">
        <w:rPr>
          <w:rFonts w:ascii="Calibri" w:hAnsi="Calibri" w:cs="Calibri"/>
        </w:rPr>
        <w:t>Davis, E. and Marcus, G. 2015</w:t>
      </w:r>
      <w:r>
        <w:rPr>
          <w:rFonts w:ascii="Calibri" w:hAnsi="Calibri" w:cs="Calibri"/>
        </w:rPr>
        <w:t>).  Scenarios which seem simple to a human may in fact require hugely complex logical deductions for a computer to understand them (</w:t>
      </w:r>
      <w:r w:rsidR="00CF08E6" w:rsidRPr="00C54DD5">
        <w:rPr>
          <w:rFonts w:ascii="Calibri" w:hAnsi="Calibri" w:cs="Calibri"/>
        </w:rPr>
        <w:t>Davis, E. and Marcus, G. 2015</w:t>
      </w:r>
      <w:r>
        <w:rPr>
          <w:rFonts w:ascii="Calibri" w:hAnsi="Calibri" w:cs="Calibri"/>
        </w:rPr>
        <w:t xml:space="preserve">). </w:t>
      </w:r>
    </w:p>
    <w:p w14:paraId="0228BD90" w14:textId="77777777" w:rsidR="00F140AB" w:rsidRPr="00CD0DCF" w:rsidRDefault="00F140AB" w:rsidP="00F140AB">
      <w:pPr>
        <w:rPr>
          <w:rFonts w:ascii="Calibri" w:hAnsi="Calibri" w:cs="Calibri"/>
          <w:b/>
          <w:bCs/>
        </w:rPr>
      </w:pPr>
    </w:p>
    <w:p w14:paraId="6FFCFB80" w14:textId="77777777" w:rsidR="00F140AB" w:rsidRPr="00CD0DCF" w:rsidRDefault="00F140AB" w:rsidP="00F140AB">
      <w:pPr>
        <w:rPr>
          <w:rFonts w:ascii="Calibri" w:hAnsi="Calibri" w:cs="Calibri"/>
        </w:rPr>
      </w:pPr>
    </w:p>
    <w:p w14:paraId="70009910" w14:textId="77777777" w:rsidR="00F140AB" w:rsidRDefault="00F140AB" w:rsidP="00F140AB">
      <w:pPr>
        <w:rPr>
          <w:rFonts w:ascii="Calibri" w:hAnsi="Calibri" w:cs="Calibri"/>
        </w:rPr>
      </w:pPr>
    </w:p>
    <w:p w14:paraId="61FCE309" w14:textId="588E4E9A" w:rsidR="00F140AB" w:rsidRDefault="00F140AB" w:rsidP="00F140AB">
      <w:pPr>
        <w:rPr>
          <w:rFonts w:ascii="Calibri" w:hAnsi="Calibri" w:cs="Calibri"/>
        </w:rPr>
      </w:pPr>
      <w:r>
        <w:rPr>
          <w:rFonts w:ascii="Calibri" w:hAnsi="Calibri" w:cs="Calibri"/>
        </w:rPr>
        <w:t xml:space="preserve">Word Count: </w:t>
      </w:r>
      <w:r w:rsidR="00763313">
        <w:rPr>
          <w:rFonts w:ascii="Calibri" w:hAnsi="Calibri" w:cs="Calibri"/>
        </w:rPr>
        <w:t>830</w:t>
      </w:r>
    </w:p>
    <w:p w14:paraId="3D9EC396" w14:textId="77777777" w:rsidR="00F140AB" w:rsidRDefault="00F140AB" w:rsidP="00F140AB"/>
    <w:p w14:paraId="01626631" w14:textId="77777777" w:rsidR="00F140AB" w:rsidRPr="00F140AB" w:rsidRDefault="00F140AB" w:rsidP="00F140AB"/>
    <w:p w14:paraId="0FD62DED" w14:textId="3AB139C5" w:rsidR="00A95E5B" w:rsidRPr="00A95E5B" w:rsidRDefault="00A95E5B" w:rsidP="00A95E5B">
      <w:pPr>
        <w:pStyle w:val="Heading1"/>
      </w:pPr>
      <w:r w:rsidRPr="00A95E5B">
        <w:t>Examples</w:t>
      </w:r>
    </w:p>
    <w:p w14:paraId="3C020F89" w14:textId="73A5B7CB" w:rsidR="00A95E5B" w:rsidRPr="00A95E5B" w:rsidRDefault="00A95E5B" w:rsidP="00A95E5B">
      <w:pPr>
        <w:pStyle w:val="Heading2"/>
      </w:pPr>
      <w:r w:rsidRPr="00A95E5B">
        <w:t>Example 1</w:t>
      </w:r>
    </w:p>
    <w:p w14:paraId="148DDEF7" w14:textId="77777777" w:rsidR="00167DBA" w:rsidRDefault="00167DBA" w:rsidP="00167DBA">
      <w:pPr>
        <w:rPr>
          <w:b/>
          <w:bCs/>
        </w:rPr>
      </w:pPr>
    </w:p>
    <w:p w14:paraId="3BE46254" w14:textId="173AD559" w:rsidR="0048280E" w:rsidRPr="00D10523" w:rsidRDefault="0048280E" w:rsidP="0048280E">
      <w:pPr>
        <w:rPr>
          <w:b/>
          <w:bCs/>
        </w:rPr>
      </w:pPr>
      <w:r w:rsidRPr="00D10523">
        <w:rPr>
          <w:b/>
          <w:bCs/>
        </w:rPr>
        <w:t>Problem</w:t>
      </w:r>
      <w:r w:rsidR="005B2113">
        <w:rPr>
          <w:b/>
          <w:bCs/>
        </w:rPr>
        <w:t xml:space="preserve"> 1</w:t>
      </w:r>
      <w:r w:rsidRPr="00D10523">
        <w:rPr>
          <w:b/>
          <w:bCs/>
        </w:rPr>
        <w:t>: From a collection of Winograd schemas, number 1</w:t>
      </w:r>
      <w:r>
        <w:rPr>
          <w:b/>
          <w:bCs/>
        </w:rPr>
        <w:t>3</w:t>
      </w:r>
      <w:r w:rsidRPr="00D10523">
        <w:rPr>
          <w:b/>
          <w:bCs/>
        </w:rPr>
        <w:t>7</w:t>
      </w:r>
      <w:r w:rsidR="00904346">
        <w:rPr>
          <w:b/>
          <w:bCs/>
        </w:rPr>
        <w:t xml:space="preserve"> (Davis E. et al 2011)</w:t>
      </w:r>
      <w:r w:rsidR="00904346" w:rsidRPr="00D10523">
        <w:rPr>
          <w:b/>
          <w:bCs/>
        </w:rPr>
        <w:t>.</w:t>
      </w:r>
    </w:p>
    <w:p w14:paraId="439D0EC7" w14:textId="77777777" w:rsidR="0048280E" w:rsidRDefault="0048280E" w:rsidP="0048280E"/>
    <w:p w14:paraId="7B4CAF19" w14:textId="6F08A672" w:rsidR="0048280E" w:rsidRDefault="0048280E" w:rsidP="0048280E">
      <w:pPr>
        <w:rPr>
          <w:rFonts w:ascii="AppleSystemUIFont" w:hAnsi="AppleSystemUIFont" w:cs="AppleSystemUIFont"/>
          <w:i/>
          <w:iCs/>
        </w:rPr>
      </w:pPr>
      <w:r w:rsidRPr="00965553">
        <w:rPr>
          <w:rFonts w:ascii="AppleSystemUIFont" w:hAnsi="AppleSystemUIFont" w:cs="AppleSystemUIFont"/>
          <w:i/>
          <w:iCs/>
        </w:rPr>
        <w:lastRenderedPageBreak/>
        <w:t>“I tried to paint a picture of an orchard, with lemons in the lemon trees, but they came out looking more like [light bulbs / telephone poles]. What looked like [light bulbs / telephone poles]?”</w:t>
      </w:r>
      <w:r w:rsidR="00B76B73">
        <w:rPr>
          <w:rFonts w:ascii="AppleSystemUIFont" w:hAnsi="AppleSystemUIFont" w:cs="AppleSystemUIFont"/>
          <w:i/>
          <w:iCs/>
        </w:rPr>
        <w:t xml:space="preserve"> </w:t>
      </w:r>
      <w:r w:rsidR="00B76B73" w:rsidRPr="00B76B73">
        <w:rPr>
          <w:rFonts w:ascii="AppleSystemUIFont" w:hAnsi="AppleSystemUIFont" w:cs="AppleSystemUIFont"/>
          <w:i/>
          <w:iCs/>
        </w:rPr>
        <w:t>(</w:t>
      </w:r>
      <w:r w:rsidR="00B76B73" w:rsidRPr="00B76B73">
        <w:t>Davis E. et al 2011</w:t>
      </w:r>
      <w:r w:rsidR="00B76B73" w:rsidRPr="00B76B73">
        <w:t>)</w:t>
      </w:r>
    </w:p>
    <w:p w14:paraId="47E644DF" w14:textId="77777777" w:rsidR="0048280E" w:rsidRDefault="0048280E" w:rsidP="0048280E"/>
    <w:p w14:paraId="67ED0357" w14:textId="58C04FCF"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w:t>
      </w:r>
      <w:r w:rsidR="00FE704B">
        <w:rPr>
          <w:rFonts w:ascii="AppleSystemUIFont" w:hAnsi="AppleSystemUIFont" w:cs="AppleSystemUIFont"/>
        </w:rPr>
        <w:t>(Levesque H. J. et al 2011)</w:t>
      </w:r>
      <w:r>
        <w:rPr>
          <w:rFonts w:ascii="AppleSystemUIFont" w:hAnsi="AppleSystemUIFont" w:cs="AppleSystemUIFont"/>
        </w:rPr>
        <w:t xml:space="preserve">. </w:t>
      </w:r>
    </w:p>
    <w:p w14:paraId="0AA602C4" w14:textId="77777777" w:rsidR="0048280E" w:rsidRDefault="0048280E" w:rsidP="0048280E"/>
    <w:p w14:paraId="1DC4CABC" w14:textId="7C74409D"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r w:rsidR="00562AE5">
        <w:t xml:space="preserve"> (</w:t>
      </w:r>
      <w:proofErr w:type="spellStart"/>
      <w:r w:rsidR="00326AAF" w:rsidRPr="00326AAF">
        <w:rPr>
          <w:rFonts w:ascii="Calibri" w:hAnsi="Calibri" w:cs="Calibri"/>
        </w:rPr>
        <w:t>Grosan</w:t>
      </w:r>
      <w:proofErr w:type="spellEnd"/>
      <w:r w:rsidR="00326AAF" w:rsidRPr="00326AAF">
        <w:rPr>
          <w:rFonts w:ascii="Calibri" w:hAnsi="Calibri" w:cs="Calibri"/>
        </w:rPr>
        <w:t>, C. and Abraham, A. 2011</w:t>
      </w:r>
      <w:r w:rsidR="00562AE5">
        <w:rPr>
          <w:rFonts w:ascii="Calibri" w:hAnsi="Calibri" w:cs="Calibri"/>
        </w:rPr>
        <w:t>)</w:t>
      </w:r>
      <w:r>
        <w:t>.</w:t>
      </w:r>
    </w:p>
    <w:p w14:paraId="21A2443F" w14:textId="77777777" w:rsidR="0048280E" w:rsidRDefault="0048280E" w:rsidP="0048280E"/>
    <w:p w14:paraId="6920F655" w14:textId="77777777" w:rsidR="0048280E" w:rsidRPr="00AF0355" w:rsidRDefault="0048280E" w:rsidP="0048280E">
      <w:pPr>
        <w:rPr>
          <w:b/>
          <w:bCs/>
        </w:rPr>
      </w:pPr>
      <w:r w:rsidRPr="00AF0355">
        <w:rPr>
          <w:b/>
          <w:bCs/>
        </w:rPr>
        <w:t>Facts</w:t>
      </w:r>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DB22A8">
      <w:pPr>
        <w:jc w:val="center"/>
      </w:pPr>
      <w:proofErr w:type="spellStart"/>
      <w:proofErr w:type="gramStart"/>
      <w:r>
        <w:t>IsColour</w:t>
      </w:r>
      <w:proofErr w:type="spellEnd"/>
      <w:r>
        <w:t>(</w:t>
      </w:r>
      <w:proofErr w:type="gramEnd"/>
      <w:r>
        <w:t>Lemon, Yellow)</w:t>
      </w:r>
    </w:p>
    <w:p w14:paraId="786A9104" w14:textId="77777777" w:rsidR="0048280E" w:rsidRDefault="0048280E" w:rsidP="00DB22A8">
      <w:pPr>
        <w:jc w:val="center"/>
      </w:pPr>
    </w:p>
    <w:p w14:paraId="2B4A31FA" w14:textId="77777777" w:rsidR="0048280E" w:rsidRPr="00A00D76"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Shape</w:t>
      </w:r>
      <w:proofErr w:type="spellEnd"/>
      <w:r>
        <w:rPr>
          <w:rFonts w:ascii="AppleSystemUIFont" w:hAnsi="AppleSystemUIFont" w:cs="AppleSystemUIFont"/>
        </w:rPr>
        <w:t>(</w:t>
      </w:r>
      <w:proofErr w:type="gramEnd"/>
      <w:r>
        <w:rPr>
          <w:rFonts w:ascii="AppleSystemUIFont" w:hAnsi="AppleSystemUIFont" w:cs="AppleSystemUIFont"/>
        </w:rPr>
        <w:t>Lemon, Oval)</w:t>
      </w:r>
    </w:p>
    <w:p w14:paraId="586C1079" w14:textId="77777777" w:rsidR="0048280E" w:rsidRDefault="0048280E" w:rsidP="00DB22A8">
      <w:pPr>
        <w:jc w:val="center"/>
      </w:pPr>
    </w:p>
    <w:p w14:paraId="44C0C4D4"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Length</w:t>
      </w:r>
      <w:proofErr w:type="spellEnd"/>
      <w:r>
        <w:rPr>
          <w:rFonts w:ascii="AppleSystemUIFont" w:hAnsi="AppleSystemUIFont" w:cs="AppleSystemUIFont"/>
        </w:rPr>
        <w:t>(</w:t>
      </w:r>
      <w:proofErr w:type="gramEnd"/>
      <w:r>
        <w:rPr>
          <w:rFonts w:ascii="AppleSystemUIFont" w:hAnsi="AppleSystemUIFont" w:cs="AppleSystemUIFont"/>
        </w:rPr>
        <w:t>Lemon, Short)</w:t>
      </w:r>
    </w:p>
    <w:p w14:paraId="324BCECF" w14:textId="77777777" w:rsidR="0048280E" w:rsidRDefault="0048280E" w:rsidP="00DB22A8">
      <w:pPr>
        <w:jc w:val="center"/>
        <w:rPr>
          <w:rFonts w:ascii="AppleSystemUIFont" w:hAnsi="AppleSystemUIFont" w:cs="AppleSystemUIFont"/>
        </w:rPr>
      </w:pPr>
    </w:p>
    <w:p w14:paraId="2149B437"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Depth</w:t>
      </w:r>
      <w:proofErr w:type="spellEnd"/>
      <w:r>
        <w:rPr>
          <w:rFonts w:ascii="AppleSystemUIFont" w:hAnsi="AppleSystemUIFont" w:cs="AppleSystemUIFont"/>
        </w:rPr>
        <w:t>(</w:t>
      </w:r>
      <w:proofErr w:type="gramEnd"/>
      <w:r>
        <w:rPr>
          <w:rFonts w:ascii="AppleSystemUIFont" w:hAnsi="AppleSystemUIFont" w:cs="AppleSystemUIFont"/>
        </w:rPr>
        <w:t>Lemon, Thick)</w:t>
      </w:r>
    </w:p>
    <w:p w14:paraId="239373BB" w14:textId="77777777" w:rsidR="0048280E" w:rsidRDefault="0048280E" w:rsidP="00DB22A8">
      <w:pPr>
        <w:jc w:val="center"/>
        <w:rPr>
          <w:rFonts w:ascii="AppleSystemUIFont" w:hAnsi="AppleSystemUIFont" w:cs="AppleSystemUIFont"/>
        </w:rPr>
      </w:pPr>
    </w:p>
    <w:p w14:paraId="6ACB86ED"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Width</w:t>
      </w:r>
      <w:proofErr w:type="spellEnd"/>
      <w:r>
        <w:rPr>
          <w:rFonts w:ascii="AppleSystemUIFont" w:hAnsi="AppleSystemUIFont" w:cs="AppleSystemUIFont"/>
        </w:rPr>
        <w:t>(</w:t>
      </w:r>
      <w:proofErr w:type="gramEnd"/>
      <w:r>
        <w:rPr>
          <w:rFonts w:ascii="AppleSystemUIFont" w:hAnsi="AppleSystemUIFont" w:cs="AppleSystemUIFont"/>
        </w:rPr>
        <w:t>Lemon, Wide)</w:t>
      </w:r>
    </w:p>
    <w:p w14:paraId="1D042291" w14:textId="77777777" w:rsidR="0048280E" w:rsidRDefault="0048280E" w:rsidP="00DB22A8">
      <w:pPr>
        <w:jc w:val="center"/>
        <w:rPr>
          <w:rFonts w:ascii="AppleSystemUIFont" w:hAnsi="AppleSystemUIFont" w:cs="AppleSystemUIFont"/>
        </w:rPr>
      </w:pPr>
    </w:p>
    <w:p w14:paraId="42AEE0E1"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sidRPr="00A00D76">
        <w:rPr>
          <w:rFonts w:ascii="AppleSystemUIFont" w:hAnsi="AppleSystemUIFont" w:cs="AppleSystemUIFont"/>
        </w:rPr>
        <w:t>IsPlural</w:t>
      </w:r>
      <w:proofErr w:type="spellEnd"/>
      <w:r w:rsidRPr="00A00D76">
        <w:rPr>
          <w:rFonts w:ascii="AppleSystemUIFont" w:hAnsi="AppleSystemUIFont" w:cs="AppleSystemUIFont"/>
        </w:rPr>
        <w:t>(</w:t>
      </w:r>
      <w:proofErr w:type="gram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48280E">
      <w:pPr>
        <w:rPr>
          <w:rFonts w:ascii="AppleSystemUIFont" w:hAnsi="AppleSystemUIFont" w:cs="AppleSystemUIFont"/>
          <w:b/>
          <w:bCs/>
        </w:rPr>
      </w:pPr>
      <w:r w:rsidRPr="0017054A">
        <w:rPr>
          <w:rFonts w:ascii="AppleSystemUIFont" w:hAnsi="AppleSystemUIFont" w:cs="AppleSystemUIFont"/>
          <w:b/>
          <w:bCs/>
        </w:rPr>
        <w:t>Inference</w:t>
      </w:r>
      <w:r>
        <w:rPr>
          <w:rFonts w:ascii="AppleSystemUIFont" w:hAnsi="AppleSystemUIFont" w:cs="AppleSystemUIFont"/>
          <w:b/>
          <w:bCs/>
        </w:rPr>
        <w:t>s</w:t>
      </w:r>
    </w:p>
    <w:p w14:paraId="3981E3FA" w14:textId="77777777" w:rsidR="0048280E" w:rsidRDefault="0048280E" w:rsidP="0048280E">
      <w:pPr>
        <w:rPr>
          <w:rFonts w:ascii="AppleSystemUIFont" w:hAnsi="AppleSystemUIFont" w:cs="AppleSystemUIFont"/>
          <w:b/>
          <w:bCs/>
        </w:rPr>
      </w:pPr>
    </w:p>
    <w:p w14:paraId="4713CACE" w14:textId="77777777" w:rsidR="0048280E" w:rsidRPr="00F70FB0" w:rsidRDefault="0048280E" w:rsidP="0048280E">
      <w:pPr>
        <w:rPr>
          <w:rFonts w:ascii="AppleSystemUIFont" w:hAnsi="AppleSystemUIFont" w:cs="AppleSystemUIFont"/>
        </w:rPr>
      </w:pPr>
      <w:proofErr w:type="gramStart"/>
      <w:r w:rsidRPr="00F70FB0">
        <w:rPr>
          <w:rFonts w:ascii="AppleSystemUIFont" w:hAnsi="AppleSystemUIFont" w:cs="AppleSystemUIFont"/>
        </w:rPr>
        <w:t>First</w:t>
      </w:r>
      <w:proofErr w:type="gramEnd"/>
      <w:r w:rsidRPr="00F70FB0">
        <w:rPr>
          <w:rFonts w:ascii="AppleSystemUIFont" w:hAnsi="AppleSystemUIFont" w:cs="AppleSystemUIFont"/>
        </w:rPr>
        <w:t xml:space="preserve">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DB22A8">
      <w:pPr>
        <w:jc w:val="center"/>
        <w:rPr>
          <w:rFonts w:ascii="AppleSystemUIFont" w:hAnsi="AppleSystemUIFont" w:cs="AppleSystemUIFont"/>
        </w:rPr>
      </w:pPr>
      <w:proofErr w:type="gramStart"/>
      <w:r>
        <w:rPr>
          <w:rFonts w:ascii="AppleSystemUIFont" w:hAnsi="AppleSystemUIFont" w:cs="AppleSystemUIFont"/>
        </w:rPr>
        <w:t>Paint(</w:t>
      </w:r>
      <w:proofErr w:type="gramEnd"/>
      <w:r>
        <w:rPr>
          <w:rFonts w:ascii="AppleSystemUIFont" w:hAnsi="AppleSystemUIFont" w:cs="AppleSystemUIFont"/>
        </w:rPr>
        <w:t>Orchard)</w:t>
      </w:r>
    </w:p>
    <w:p w14:paraId="345C526B" w14:textId="77777777" w:rsidR="0048280E" w:rsidRDefault="0048280E" w:rsidP="00DB22A8">
      <w:pPr>
        <w:jc w:val="center"/>
        <w:rPr>
          <w:rFonts w:ascii="AppleSystemUIFont" w:hAnsi="AppleSystemUIFont" w:cs="AppleSystemUIFont"/>
        </w:rPr>
      </w:pPr>
    </w:p>
    <w:p w14:paraId="54D2A42B" w14:textId="77777777" w:rsidR="0048280E" w:rsidRPr="00F70FB0" w:rsidRDefault="0048280E" w:rsidP="00DB22A8">
      <w:pPr>
        <w:jc w:val="center"/>
        <w:rPr>
          <w:rFonts w:ascii="AppleSystemUIFont" w:hAnsi="AppleSystemUIFont" w:cs="AppleSystemUIFont"/>
        </w:rPr>
      </w:pPr>
      <w:proofErr w:type="gramStart"/>
      <w:r w:rsidRPr="003C056E">
        <w:rPr>
          <w:rFonts w:ascii="AppleSystemUIFont" w:hAnsi="AppleSystemUIFont" w:cs="AppleSystemUIFont"/>
        </w:rPr>
        <w:t>Paint(</w:t>
      </w:r>
      <w:proofErr w:type="gramEnd"/>
      <w:r w:rsidRPr="003C056E">
        <w:rPr>
          <w:rFonts w:ascii="AppleSystemUIFont" w:hAnsi="AppleSystemUIFont" w:cs="AppleSystemUIFont"/>
        </w:rPr>
        <w: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So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all x ( Paint(x) -&gt; See(x) )</w:t>
      </w:r>
    </w:p>
    <w:p w14:paraId="54CFEAFE" w14:textId="77777777" w:rsidR="0048280E" w:rsidRDefault="0048280E" w:rsidP="00DB22A8">
      <w:pPr>
        <w:autoSpaceDE w:val="0"/>
        <w:autoSpaceDN w:val="0"/>
        <w:adjustRightInd w:val="0"/>
        <w:jc w:val="center"/>
        <w:rPr>
          <w:rFonts w:ascii="AppleSystemUIFont" w:hAnsi="AppleSystemUIFont" w:cs="AppleSystemUIFont"/>
        </w:rPr>
      </w:pPr>
    </w:p>
    <w:p w14:paraId="4776EE23"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 Se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DB22A8">
      <w:pPr>
        <w:autoSpaceDE w:val="0"/>
        <w:autoSpaceDN w:val="0"/>
        <w:adjustRightInd w:val="0"/>
        <w:jc w:val="center"/>
        <w:rPr>
          <w:rFonts w:ascii="AppleSystemUIFont" w:hAnsi="AppleSystemUIFont" w:cs="AppleSystemUIFont"/>
        </w:rPr>
      </w:pPr>
      <w:proofErr w:type="spellStart"/>
      <w:r>
        <w:rPr>
          <w:rFonts w:ascii="AppleSystemUIFont" w:hAnsi="AppleSystemUIFont" w:cs="AppleSystemUIFont"/>
        </w:rPr>
        <w:t>IsPlantType</w:t>
      </w:r>
      <w:proofErr w:type="spellEnd"/>
      <w:r>
        <w:rPr>
          <w:rFonts w:ascii="AppleSystemUIFont" w:hAnsi="AppleSystemUIFont" w:cs="AppleSystemUIFont"/>
        </w:rPr>
        <w:t>(</w:t>
      </w:r>
      <w:proofErr w:type="spellStart"/>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DB22A8">
      <w:pPr>
        <w:autoSpaceDE w:val="0"/>
        <w:autoSpaceDN w:val="0"/>
        <w:adjustRightInd w:val="0"/>
        <w:jc w:val="center"/>
        <w:rPr>
          <w:rFonts w:ascii="AppleSystemUIFont" w:hAnsi="AppleSystemUIFont" w:cs="AppleSystemUIFont"/>
        </w:rPr>
      </w:pPr>
    </w:p>
    <w:p w14:paraId="088EAAFE"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IsPlantType</w:t>
      </w:r>
      <w:proofErr w:type="spell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all z (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DB22A8">
      <w:pPr>
        <w:autoSpaceDE w:val="0"/>
        <w:autoSpaceDN w:val="0"/>
        <w:adjustRightInd w:val="0"/>
        <w:jc w:val="center"/>
        <w:rPr>
          <w:rFonts w:ascii="AppleSystemUIFont" w:hAnsi="AppleSystemUIFont" w:cs="AppleSystemUIFont"/>
        </w:rPr>
      </w:pPr>
    </w:p>
    <w:p w14:paraId="7598C197"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r>
        <w:rPr>
          <w:rFonts w:ascii="AppleSystemUIFont" w:hAnsi="AppleSystemUIFont" w:cs="AppleSystemUIFont"/>
        </w:rPr>
        <w:t>Next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  (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all u all v (  (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DB22A8">
      <w:pPr>
        <w:jc w:val="cente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w all y ( (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DB22A8">
      <w:pPr>
        <w:jc w:val="center"/>
        <w:rPr>
          <w:rFonts w:ascii="AppleSystemUIFont" w:hAnsi="AppleSystemUIFont" w:cs="AppleSystemUIFont"/>
        </w:rPr>
      </w:pPr>
    </w:p>
    <w:p w14:paraId="30B44D28"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v all y ( (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all x all y  (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76E5227" w14:textId="77777777" w:rsidR="0048280E" w:rsidRPr="00AE71DD" w:rsidRDefault="0048280E" w:rsidP="0048280E">
      <w:pPr>
        <w:rPr>
          <w:rFonts w:ascii="AppleSystemUIFont" w:hAnsi="AppleSystemUIFont" w:cs="AppleSystemUIFont"/>
        </w:rPr>
      </w:pPr>
      <w:r>
        <w:rPr>
          <w:rFonts w:ascii="Helvetica" w:hAnsi="Helvetica" w:cs="Helvetica"/>
          <w:color w:val="000000"/>
        </w:rPr>
        <w:t>Word count: ~600 words.</w:t>
      </w:r>
    </w:p>
    <w:p w14:paraId="4C3CF409" w14:textId="77777777" w:rsidR="00167DBA" w:rsidRPr="001478D9" w:rsidRDefault="00167DBA" w:rsidP="00167DBA"/>
    <w:p w14:paraId="4907001A" w14:textId="35406E20" w:rsidR="00167DBA" w:rsidRDefault="00A95E5B" w:rsidP="00A95E5B">
      <w:pPr>
        <w:pStyle w:val="Heading2"/>
      </w:pPr>
      <w:r w:rsidRPr="00A95E5B">
        <w:t>Example 2</w:t>
      </w:r>
    </w:p>
    <w:p w14:paraId="03CD8ECE" w14:textId="77777777" w:rsidR="007229C0" w:rsidRPr="007229C0" w:rsidRDefault="007229C0" w:rsidP="007229C0"/>
    <w:p w14:paraId="3198CFC8" w14:textId="48224637" w:rsidR="00C3147C" w:rsidRPr="00D10523" w:rsidRDefault="00FB2C32" w:rsidP="00C3147C">
      <w:pPr>
        <w:rPr>
          <w:b/>
          <w:bCs/>
        </w:rPr>
      </w:pPr>
      <w:r>
        <w:rPr>
          <w:b/>
          <w:bCs/>
          <w:color w:val="000000"/>
          <w:sz w:val="28"/>
          <w:szCs w:val="28"/>
        </w:rPr>
        <w:t>Problem 2</w:t>
      </w:r>
      <w:r w:rsidR="00C3147C">
        <w:rPr>
          <w:b/>
          <w:bCs/>
          <w:color w:val="000000"/>
          <w:sz w:val="28"/>
          <w:szCs w:val="28"/>
        </w:rPr>
        <w:t xml:space="preserve">: </w:t>
      </w:r>
      <w:r w:rsidR="00C3147C" w:rsidRPr="00D10523">
        <w:rPr>
          <w:b/>
          <w:bCs/>
        </w:rPr>
        <w:t>From a collection of Winograd schemas, number 1</w:t>
      </w:r>
      <w:r w:rsidR="00C3147C">
        <w:rPr>
          <w:b/>
          <w:bCs/>
        </w:rPr>
        <w:t>48</w:t>
      </w:r>
      <w:r w:rsidR="00C3147C">
        <w:rPr>
          <w:b/>
          <w:bCs/>
        </w:rPr>
        <w:t xml:space="preserve"> </w:t>
      </w:r>
      <w:r w:rsidR="005A31D1">
        <w:rPr>
          <w:b/>
          <w:bCs/>
        </w:rPr>
        <w:t>(Davis E. et al 2011)</w:t>
      </w:r>
      <w:r w:rsidR="00C3147C" w:rsidRPr="00D10523">
        <w:rPr>
          <w:b/>
          <w:bCs/>
        </w:rPr>
        <w:t>.</w:t>
      </w:r>
    </w:p>
    <w:p w14:paraId="70D86A30" w14:textId="4E67F490" w:rsidR="00167DBA" w:rsidRDefault="00167DBA" w:rsidP="00167DBA">
      <w:pPr>
        <w:rPr>
          <w:b/>
          <w:bCs/>
          <w:color w:val="000000"/>
          <w:sz w:val="28"/>
          <w:szCs w:val="28"/>
        </w:rPr>
      </w:pPr>
    </w:p>
    <w:p w14:paraId="00A43A53" w14:textId="7998AAAB" w:rsidR="00167DBA" w:rsidRDefault="00167DBA" w:rsidP="00167DBA">
      <w:pPr>
        <w:rPr>
          <w:sz w:val="28"/>
          <w:szCs w:val="28"/>
        </w:rPr>
      </w:pPr>
      <w:r w:rsidRPr="00045B5E">
        <w:rPr>
          <w:i/>
          <w:iCs/>
          <w:color w:val="000000"/>
          <w:sz w:val="28"/>
          <w:szCs w:val="28"/>
        </w:rPr>
        <w:t>During a game of tag, Ethan [chased/ran from] Luke because he was "it". </w:t>
      </w:r>
      <w:r w:rsidRPr="00045B5E">
        <w:rPr>
          <w:i/>
          <w:iCs/>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Pr="00117AEF" w:rsidRDefault="00092092" w:rsidP="00117AEF">
      <w:bookmarkStart w:id="1" w:name="_Hlk57902445"/>
      <w:r w:rsidRPr="00117AEF">
        <w:t>In order to answer this the program will require additional knowledge and reasoning principles, primarily about the game of tag. We will first consider the knowledge that the program will need.</w:t>
      </w:r>
    </w:p>
    <w:p w14:paraId="009441C9" w14:textId="77777777" w:rsidR="00092092" w:rsidRPr="009549AF" w:rsidRDefault="00092092" w:rsidP="009549AF"/>
    <w:p w14:paraId="52AC7736" w14:textId="7C63DCD7" w:rsidR="00092092" w:rsidRPr="00117AEF" w:rsidRDefault="00092092" w:rsidP="00117AEF">
      <w:r w:rsidRPr="00117AEF">
        <w:t xml:space="preserve">A large part of the knowledge </w:t>
      </w:r>
      <w:r w:rsidR="00B6099C">
        <w:t>are</w:t>
      </w:r>
      <w:r w:rsidRPr="00117AEF">
        <w:t xml:space="preserv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Pr="004C1803" w:rsidRDefault="00092092" w:rsidP="004C1803"/>
    <w:p w14:paraId="169E80CB" w14:textId="52E797B4" w:rsidR="00092092" w:rsidRPr="00117AEF" w:rsidRDefault="00092092" w:rsidP="00117AEF">
      <w:r w:rsidRPr="00117AEF">
        <w:t>The other important part</w:t>
      </w:r>
      <w:r w:rsidR="00014A9B">
        <w:t>s</w:t>
      </w:r>
      <w:r w:rsidRPr="00117AEF">
        <w:t xml:space="preserve">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Pr="00282586" w:rsidRDefault="00092092" w:rsidP="00282586"/>
    <w:p w14:paraId="2A235EA9" w14:textId="77777777" w:rsidR="00092092" w:rsidRPr="00117AEF" w:rsidRDefault="00092092" w:rsidP="00117AEF">
      <w:r w:rsidRPr="00117AEF">
        <w:t>There are also reasoning principles that must be taught. It can be assumed, that if all people involved are playing a game of tag, then one person chasing another means the first person is trying to touch the second and hence is “it”. If the first person is running away from the second then this conclusion switches around and the second person is “it”.</w:t>
      </w:r>
    </w:p>
    <w:p w14:paraId="29F34BF8" w14:textId="77777777" w:rsidR="00092092" w:rsidRPr="00FB305A" w:rsidRDefault="00092092" w:rsidP="00FB305A"/>
    <w:p w14:paraId="75B62303" w14:textId="77777777" w:rsidR="00092092" w:rsidRPr="00117AEF" w:rsidRDefault="00092092" w:rsidP="00117AEF">
      <w:r w:rsidRPr="00117AEF">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117AEF" w:rsidRDefault="00092092" w:rsidP="00117AEF">
      <w:r w:rsidRPr="00117AEF">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77777777" w:rsidR="00092092" w:rsidRPr="003A6A13" w:rsidRDefault="00092092" w:rsidP="00092092">
      <w:pPr>
        <w:rPr>
          <w:sz w:val="28"/>
          <w:szCs w:val="28"/>
        </w:rPr>
      </w:pPr>
      <w:r>
        <w:rPr>
          <w:sz w:val="28"/>
          <w:szCs w:val="28"/>
        </w:rPr>
        <w:t>Logical Formula</w:t>
      </w:r>
    </w:p>
    <w:p w14:paraId="44C8B9C7" w14:textId="58055AEC" w:rsidR="00092092" w:rsidRDefault="00092092" w:rsidP="00117AEF">
      <w:r w:rsidRPr="00117AEF">
        <w:t>In order to represent the two sentences in logical formula it is first required to define the constants, predicates and relations we need to build up the sentences. There are only two constants required for this, Ethan and Luke. There are also only two predicates required, we will take these as T(x) to represent ‘x is playing tag’ and IT(x) to represent ‘x is “it”’. Finally, we also require two relations. R(</w:t>
      </w:r>
      <w:proofErr w:type="spellStart"/>
      <w:r w:rsidRPr="00117AEF">
        <w:t>x,y</w:t>
      </w:r>
      <w:proofErr w:type="spellEnd"/>
      <w:r w:rsidRPr="00117AEF">
        <w:t>) represents ‘x runs from y’ and C(</w:t>
      </w:r>
      <w:proofErr w:type="spellStart"/>
      <w:r w:rsidRPr="00117AEF">
        <w:t>x,y</w:t>
      </w:r>
      <w:proofErr w:type="spellEnd"/>
      <w:r w:rsidRPr="00117AEF">
        <w:t>) represents ‘x chases y’. Using these we can then form the following two sentences.</w:t>
      </w:r>
    </w:p>
    <w:p w14:paraId="607E06B8" w14:textId="77777777" w:rsidR="009E0B4E" w:rsidRPr="00117AEF" w:rsidRDefault="009E0B4E" w:rsidP="00117AEF"/>
    <w:p w14:paraId="638BD9DD" w14:textId="77777777" w:rsidR="00092092" w:rsidRDefault="00092092" w:rsidP="00092092">
      <w:pPr>
        <w:pStyle w:val="ListParagraph"/>
        <w:jc w:val="center"/>
        <w:rPr>
          <w:sz w:val="24"/>
          <w:szCs w:val="24"/>
        </w:rPr>
      </w:pPr>
      <w:r>
        <w:rPr>
          <w:sz w:val="24"/>
          <w:szCs w:val="24"/>
        </w:rPr>
        <w:lastRenderedPageBreak/>
        <w:t>(T(Ethan) &amp; T(Luke) &amp; C(</w:t>
      </w:r>
      <w:proofErr w:type="spellStart"/>
      <w:r>
        <w:rPr>
          <w:sz w:val="24"/>
          <w:szCs w:val="24"/>
        </w:rPr>
        <w:t>Ethan,Luke</w:t>
      </w:r>
      <w:proofErr w:type="spell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r>
        <w:rPr>
          <w:sz w:val="24"/>
          <w:szCs w:val="24"/>
        </w:rPr>
        <w:t>Ethan,Luke</w:t>
      </w:r>
      <w:proofErr w:type="spell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Pr="00117AEF" w:rsidRDefault="00092092" w:rsidP="00117AEF">
      <w:r w:rsidRPr="00117AEF">
        <w:t xml:space="preserve">We will now represent some of the facts that are required to know the answer in logical formula. In order to do this we need to define one more relation, </w:t>
      </w:r>
      <w:proofErr w:type="spellStart"/>
      <w:r w:rsidRPr="00117AEF">
        <w:t>Tou</w:t>
      </w:r>
      <w:proofErr w:type="spellEnd"/>
      <w:r w:rsidRPr="00117AEF">
        <w:t>(</w:t>
      </w:r>
      <w:proofErr w:type="spellStart"/>
      <w:r w:rsidRPr="00117AEF">
        <w:t>x,y</w:t>
      </w:r>
      <w:proofErr w:type="spellEnd"/>
      <w:r w:rsidRPr="00117AEF">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77777777" w:rsidR="00092092" w:rsidRPr="00117AEF" w:rsidRDefault="00092092" w:rsidP="00117AEF">
      <w:r w:rsidRPr="00117AEF">
        <w:t>If two people play tag and one chases the other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117AEF" w:rsidRDefault="00092092" w:rsidP="00117AEF">
      <w:r w:rsidRPr="00117AEF">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y,x</w:t>
      </w:r>
      <w:proofErr w:type="spellEnd"/>
      <w:r w:rsidRPr="00290BC4">
        <w:rPr>
          <w:sz w:val="24"/>
          <w:szCs w:val="24"/>
          <w:lang w:val="fr-FR"/>
        </w:rPr>
        <w:t>))</w:t>
      </w:r>
    </w:p>
    <w:p w14:paraId="1D1CBE4C" w14:textId="77777777" w:rsidR="00092092" w:rsidRPr="00290BC4" w:rsidRDefault="00092092" w:rsidP="00092092">
      <w:pPr>
        <w:pStyle w:val="ListParagraph"/>
        <w:rPr>
          <w:sz w:val="24"/>
          <w:szCs w:val="24"/>
          <w:lang w:val="fr-FR"/>
        </w:rPr>
      </w:pPr>
    </w:p>
    <w:p w14:paraId="72BD32BD" w14:textId="77777777" w:rsidR="00092092" w:rsidRPr="00117AEF" w:rsidRDefault="00092092" w:rsidP="00117AEF">
      <w:r w:rsidRPr="00117AEF">
        <w:t>If one person is trying to touch another the first person is “it”.</w:t>
      </w:r>
    </w:p>
    <w:p w14:paraId="5F50614A" w14:textId="77777777" w:rsidR="00092092" w:rsidRPr="00290BC4" w:rsidRDefault="00092092" w:rsidP="00092092">
      <w:pPr>
        <w:pStyle w:val="ListParagraph"/>
        <w:jc w:val="center"/>
        <w:rPr>
          <w:sz w:val="24"/>
          <w:szCs w:val="24"/>
          <w:lang w:val="fr-FR"/>
        </w:rPr>
      </w:pPr>
      <w:r w:rsidRPr="00290BC4">
        <w:rPr>
          <w:sz w:val="24"/>
          <w:szCs w:val="24"/>
          <w:lang w:val="fr-FR"/>
        </w:rPr>
        <w:t xml:space="preserve">All x All y ((T(x) &amp; T(y) &amp;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 -&gt; IT(x))</w:t>
      </w:r>
    </w:p>
    <w:bookmarkEnd w:id="1"/>
    <w:p w14:paraId="17D8D4C6" w14:textId="77777777" w:rsidR="00A95E5B" w:rsidRPr="00290BC4" w:rsidRDefault="00A95E5B" w:rsidP="00A95E5B">
      <w:pPr>
        <w:pStyle w:val="Heading2"/>
        <w:rPr>
          <w:lang w:val="fr-FR"/>
        </w:rPr>
      </w:pPr>
    </w:p>
    <w:p w14:paraId="69208172" w14:textId="4B04F286" w:rsidR="00167DBA" w:rsidRPr="00A95E5B" w:rsidRDefault="00A95E5B" w:rsidP="00A95E5B">
      <w:pPr>
        <w:pStyle w:val="Heading2"/>
      </w:pPr>
      <w:r w:rsidRPr="00A95E5B">
        <w:t>Example 3</w:t>
      </w:r>
    </w:p>
    <w:p w14:paraId="7C0E489F" w14:textId="77777777" w:rsidR="00A95E5B" w:rsidRDefault="00A95E5B">
      <w:pPr>
        <w:rPr>
          <w:b/>
          <w:bCs/>
        </w:rPr>
      </w:pPr>
    </w:p>
    <w:p w14:paraId="311B554D" w14:textId="46E28B7E" w:rsidR="00167DBA" w:rsidRPr="00167DBA" w:rsidRDefault="00167DBA">
      <w:pPr>
        <w:rPr>
          <w:b/>
          <w:bCs/>
        </w:rPr>
      </w:pPr>
      <w:r>
        <w:rPr>
          <w:b/>
          <w:bCs/>
        </w:rPr>
        <w:t>Sarah’s Section</w:t>
      </w:r>
    </w:p>
    <w:p w14:paraId="5B7EE317" w14:textId="1F12D8FE" w:rsidR="005251A0" w:rsidRDefault="00E32871">
      <w:r>
        <w:t xml:space="preserve">The Choices of Plausible Alternatives (COPA) dataset was developed by Andrew Gordon as an evaluation tool for “open-domain </w:t>
      </w:r>
      <w:proofErr w:type="spellStart"/>
      <w:r>
        <w:t>commonsense</w:t>
      </w:r>
      <w:proofErr w:type="spellEnd"/>
      <w:r>
        <w:t xml:space="preserve"> causal reasoning”. The dataset was </w:t>
      </w:r>
      <w:r w:rsidR="005251A0">
        <w:t xml:space="preserve">heavily </w:t>
      </w:r>
      <w:r>
        <w:t xml:space="preserve">inspired from the Recognizing Textural Entailments (RTE) challenges. </w:t>
      </w:r>
      <w:r w:rsidR="005251A0">
        <w:t>A RTE question consists of a text fragment and a hypothesis. The goal of this question is to determine if the truth of the hypothesis is entailed in the text fragment. For example:</w:t>
      </w:r>
    </w:p>
    <w:p w14:paraId="2045E036" w14:textId="33B73522" w:rsidR="005251A0" w:rsidRDefault="005251A0"/>
    <w:p w14:paraId="167E3810" w14:textId="025C4987" w:rsidR="005251A0" w:rsidRPr="00A85051" w:rsidRDefault="005251A0">
      <w:pPr>
        <w:rPr>
          <w:i/>
          <w:iCs/>
        </w:rPr>
      </w:pPr>
      <w:r w:rsidRPr="00A85051">
        <w:rPr>
          <w:i/>
          <w:iCs/>
        </w:rPr>
        <w:t>Text fragment: “Cavern Club sessions paid the Beatles £15 evenings and £5 lunchtime.</w:t>
      </w:r>
    </w:p>
    <w:p w14:paraId="297D7E4F" w14:textId="5D72FE85" w:rsidR="005251A0" w:rsidRPr="00A85051" w:rsidRDefault="005251A0">
      <w:pPr>
        <w:rPr>
          <w:i/>
          <w:iCs/>
        </w:rPr>
      </w:pPr>
      <w:r w:rsidRPr="00A85051">
        <w:rPr>
          <w:i/>
          <w:iCs/>
        </w:rPr>
        <w:t>Hypothesis: The Beatles performed at Cavern Club at lunchtime.</w:t>
      </w:r>
    </w:p>
    <w:p w14:paraId="1F9B17F9" w14:textId="1BF37544" w:rsidR="005251A0" w:rsidRDefault="005251A0"/>
    <w:p w14:paraId="65E661F4" w14:textId="6BCFE3AF" w:rsidR="005251A0" w:rsidRDefault="005251A0">
      <w:r>
        <w:t xml:space="preserve">This is an example of positive entailment. </w:t>
      </w:r>
      <w:r w:rsidR="00CF65DE">
        <w:t xml:space="preserve">Although RTE is a great evaluation tool for inferential capability it is not as useful for evaluating </w:t>
      </w:r>
      <w:proofErr w:type="spellStart"/>
      <w:r w:rsidR="00CF65DE">
        <w:t>commonsense</w:t>
      </w:r>
      <w:proofErr w:type="spellEnd"/>
      <w:r w:rsidR="00CF65DE">
        <w:t xml:space="preserve"> inference. Through the use of the RTE challenges the distinction between entailment and implication was made. Entailments are </w:t>
      </w:r>
      <w:r w:rsidR="00EA2620">
        <w:t>inferences</w:t>
      </w:r>
      <w:r w:rsidR="00CF65DE">
        <w:t xml:space="preserve"> that are necessarily true due to the meaning in the text. Whereas implications are inferences that are expected to be true due to likely causes, effects of the text or are default assumptions. </w:t>
      </w:r>
      <w:r w:rsidR="00EA2620">
        <w:t>The entailment between two text fragments is either strongly positive or negative whereas implications are judged by the degree of plausibility.</w:t>
      </w:r>
    </w:p>
    <w:p w14:paraId="3D201F98" w14:textId="77777777" w:rsidR="005251A0" w:rsidRDefault="005251A0"/>
    <w:p w14:paraId="2EDC10A2" w14:textId="60A1C503" w:rsidR="00700B08" w:rsidRDefault="00EA2620">
      <w:r>
        <w:t xml:space="preserve">In order to test for </w:t>
      </w:r>
      <w:proofErr w:type="spellStart"/>
      <w:r>
        <w:t>commonsense</w:t>
      </w:r>
      <w:proofErr w:type="spellEnd"/>
      <w:r>
        <w:t xml:space="preserve"> casual implication, t</w:t>
      </w:r>
      <w:r w:rsidR="00E32871">
        <w:t>he</w:t>
      </w:r>
      <w:r w:rsidR="005251A0">
        <w:t xml:space="preserve"> COPA</w:t>
      </w:r>
      <w:r w:rsidR="00E32871">
        <w:t xml:space="preserve"> date set</w:t>
      </w:r>
      <w:r>
        <w:t xml:space="preserve"> was developed (modified RTE). The dataset</w:t>
      </w:r>
      <w:r w:rsidR="00E32871">
        <w:t xml:space="preserve"> contains over 1000 questions</w:t>
      </w:r>
      <w:r w:rsidR="005251A0">
        <w:t xml:space="preserve"> with</w:t>
      </w:r>
      <w:r w:rsidR="00E32871">
        <w:t xml:space="preserve"> </w:t>
      </w:r>
      <w:r w:rsidR="005251A0">
        <w:t>e</w:t>
      </w:r>
      <w:r w:rsidR="00E32871">
        <w:t xml:space="preserve">ach question </w:t>
      </w:r>
      <w:r w:rsidR="005251A0">
        <w:t>being</w:t>
      </w:r>
      <w:r w:rsidR="00E32871">
        <w:t xml:space="preserve"> composited of three parts</w:t>
      </w:r>
      <w:r w:rsidR="005251A0">
        <w:t>:</w:t>
      </w:r>
      <w:r w:rsidR="00E32871">
        <w:t xml:space="preserve"> </w:t>
      </w:r>
      <w:r w:rsidR="005251A0">
        <w:t>T</w:t>
      </w:r>
      <w:r w:rsidR="00E32871">
        <w:t>he premise and two plausible alternatives</w:t>
      </w:r>
      <w:r w:rsidR="005251A0">
        <w:t>.</w:t>
      </w:r>
      <w:r w:rsidR="00E32871">
        <w:t xml:space="preserve"> </w:t>
      </w:r>
      <w:r w:rsidR="005251A0">
        <w:t>The plausible alternatives</w:t>
      </w:r>
      <w:r w:rsidR="00E32871">
        <w:t xml:space="preserve"> demonstrate </w:t>
      </w:r>
      <w:r w:rsidR="005251A0">
        <w:t xml:space="preserve">either </w:t>
      </w:r>
      <w:r w:rsidR="00E32871">
        <w:t xml:space="preserve">the cause or the effect of the given premise. </w:t>
      </w:r>
      <w:r>
        <w:t>For example:</w:t>
      </w:r>
    </w:p>
    <w:p w14:paraId="390FDD7B" w14:textId="186776C4" w:rsidR="00EA2620" w:rsidRDefault="00EA2620"/>
    <w:p w14:paraId="5443F3AD" w14:textId="254DDA29" w:rsidR="00A740A7" w:rsidRDefault="00A740A7">
      <w:r>
        <w:t>(Backward causal reasoning)</w:t>
      </w:r>
    </w:p>
    <w:p w14:paraId="6303005A" w14:textId="797BEFD3"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05315D95" w14:textId="398BF8CD"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51DFCB49" w14:textId="2536E050"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1E97004F" w14:textId="47329AD8" w:rsidR="00EA2620" w:rsidRDefault="00EA2620" w:rsidP="00EA2620">
      <w:pPr>
        <w:pStyle w:val="HTMLPreformatted"/>
        <w:rPr>
          <w:rFonts w:asciiTheme="minorHAnsi" w:hAnsiTheme="minorHAnsi" w:cstheme="minorHAnsi"/>
          <w:sz w:val="24"/>
          <w:szCs w:val="24"/>
        </w:rPr>
      </w:pPr>
    </w:p>
    <w:p w14:paraId="7B6B1C11" w14:textId="36B716CF" w:rsidR="00A740A7" w:rsidRPr="00EA2620" w:rsidRDefault="00A740A7" w:rsidP="00EA2620">
      <w:pPr>
        <w:pStyle w:val="HTMLPreformatted"/>
        <w:rPr>
          <w:rFonts w:asciiTheme="minorHAnsi" w:hAnsiTheme="minorHAnsi" w:cstheme="minorHAnsi"/>
          <w:sz w:val="24"/>
          <w:szCs w:val="24"/>
        </w:rPr>
      </w:pPr>
      <w:r>
        <w:rPr>
          <w:rFonts w:asciiTheme="minorHAnsi" w:hAnsiTheme="minorHAnsi" w:cstheme="minorHAnsi"/>
          <w:sz w:val="24"/>
          <w:szCs w:val="24"/>
        </w:rPr>
        <w:t>(Forward causal reasoning)</w:t>
      </w:r>
    </w:p>
    <w:p w14:paraId="538FD9A1" w14:textId="4F7060E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509CC596" w14:textId="541DA51B"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2954EC00" w14:textId="775B409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7DBCD59B" w14:textId="505B8E06" w:rsidR="00EA2620" w:rsidRDefault="00EA2620"/>
    <w:p w14:paraId="6364599D" w14:textId="0E168BE3" w:rsidR="00EA2620" w:rsidRDefault="00EA2620">
      <w:pPr>
        <w:rPr>
          <w:color w:val="FF0000"/>
        </w:rPr>
      </w:pPr>
      <w:r>
        <w:t xml:space="preserve">In both examples either alternative is </w:t>
      </w:r>
      <w:r w:rsidR="00A740A7">
        <w:t>plausible, but the correct answer is the alternative that is the most plausible.</w:t>
      </w:r>
      <w:r w:rsidR="00A85051">
        <w:t xml:space="preserve"> </w:t>
      </w:r>
      <w:r w:rsidR="00A85051">
        <w:rPr>
          <w:color w:val="FF0000"/>
        </w:rPr>
        <w:t>Explain why this a good test e.g. how have they ensured that the system is reasoning not just guessing or using different methods (causality bridges)</w:t>
      </w:r>
    </w:p>
    <w:p w14:paraId="12013106" w14:textId="52C27770" w:rsidR="00A85051" w:rsidRDefault="00A85051">
      <w:pPr>
        <w:rPr>
          <w:color w:val="FF0000"/>
        </w:rPr>
      </w:pPr>
    </w:p>
    <w:p w14:paraId="273BA0F9" w14:textId="357B691A" w:rsidR="00A85051" w:rsidRPr="00A85051" w:rsidRDefault="00A85051" w:rsidP="00A85051">
      <w:pPr>
        <w:rPr>
          <w:i/>
          <w:iCs/>
          <w:color w:val="000000" w:themeColor="text1"/>
        </w:rPr>
      </w:pPr>
      <w:r>
        <w:rPr>
          <w:i/>
          <w:iCs/>
          <w:color w:val="000000" w:themeColor="text1"/>
        </w:rPr>
        <w:t xml:space="preserve">Premise: </w:t>
      </w:r>
      <w:r w:rsidRPr="00A85051">
        <w:rPr>
          <w:i/>
          <w:iCs/>
          <w:color w:val="000000" w:themeColor="text1"/>
        </w:rPr>
        <w:t>The man fell unconscious. What was the CAUSE of this?</w:t>
      </w:r>
    </w:p>
    <w:p w14:paraId="359B3637" w14:textId="11BD733A" w:rsidR="00A85051" w:rsidRPr="00A85051" w:rsidRDefault="00A85051" w:rsidP="00A85051">
      <w:pPr>
        <w:rPr>
          <w:i/>
          <w:iCs/>
          <w:color w:val="000000" w:themeColor="text1"/>
        </w:rPr>
      </w:pPr>
      <w:r>
        <w:rPr>
          <w:i/>
          <w:iCs/>
          <w:color w:val="000000" w:themeColor="text1"/>
        </w:rPr>
        <w:t xml:space="preserve">Alternative 1: </w:t>
      </w:r>
      <w:r w:rsidRPr="00A85051">
        <w:rPr>
          <w:i/>
          <w:iCs/>
          <w:color w:val="000000" w:themeColor="text1"/>
        </w:rPr>
        <w:t>The assailant struck the man in the head.</w:t>
      </w:r>
    </w:p>
    <w:p w14:paraId="096CEFBD" w14:textId="74CEB35C" w:rsidR="00A85051" w:rsidRDefault="00A85051" w:rsidP="00A85051">
      <w:pPr>
        <w:rPr>
          <w:i/>
          <w:iCs/>
          <w:color w:val="000000" w:themeColor="text1"/>
        </w:rPr>
      </w:pPr>
      <w:r>
        <w:rPr>
          <w:i/>
          <w:iCs/>
          <w:color w:val="000000" w:themeColor="text1"/>
        </w:rPr>
        <w:t xml:space="preserve">Alternative 2: </w:t>
      </w:r>
      <w:r w:rsidRPr="00A85051">
        <w:rPr>
          <w:i/>
          <w:iCs/>
          <w:color w:val="000000" w:themeColor="text1"/>
        </w:rPr>
        <w:t>The assailant took the man's wallet.</w:t>
      </w:r>
    </w:p>
    <w:p w14:paraId="38C3B9D9" w14:textId="47BD8330" w:rsidR="00A85051" w:rsidRDefault="00A85051" w:rsidP="00A85051">
      <w:pPr>
        <w:rPr>
          <w:i/>
          <w:iCs/>
          <w:color w:val="000000" w:themeColor="text1"/>
        </w:rPr>
      </w:pPr>
    </w:p>
    <w:p w14:paraId="4C5E9B9C" w14:textId="74677E74" w:rsidR="00A85051" w:rsidRDefault="00A85051" w:rsidP="00A85051">
      <w:pPr>
        <w:rPr>
          <w:color w:val="000000" w:themeColor="text1"/>
        </w:rPr>
      </w:pPr>
      <w:r>
        <w:rPr>
          <w:color w:val="000000" w:themeColor="text1"/>
        </w:rPr>
        <w:t xml:space="preserve">A causal bridge may be that injuries to the head cause unconsciousness. </w:t>
      </w:r>
    </w:p>
    <w:p w14:paraId="3749F2EB" w14:textId="5C0F86CB" w:rsidR="00092092" w:rsidRDefault="00A95E5B" w:rsidP="00EF14F4">
      <w:pPr>
        <w:pStyle w:val="Heading1"/>
      </w:pPr>
      <w:r w:rsidRPr="00A95E5B">
        <w:t>Conclusion</w:t>
      </w:r>
    </w:p>
    <w:p w14:paraId="5AB308F0" w14:textId="77777777" w:rsidR="00EF14F4" w:rsidRPr="00EF14F4" w:rsidRDefault="00EF14F4" w:rsidP="00EF14F4"/>
    <w:p w14:paraId="4524FE31" w14:textId="48D8AF4E" w:rsidR="00EA0A8A" w:rsidRDefault="00EA0A8A" w:rsidP="00EA0A8A">
      <w:pPr>
        <w:rPr>
          <w:rFonts w:ascii="Calibri" w:hAnsi="Calibri" w:cs="Calibri"/>
        </w:rPr>
      </w:pPr>
      <w:r>
        <w:rPr>
          <w:rFonts w:ascii="Calibri" w:hAnsi="Calibri" w:cs="Calibri"/>
        </w:rPr>
        <w:t>Using the first-order logic approach with facts and inference rules (using example 1 above to illustrate)</w:t>
      </w:r>
      <w:r w:rsidR="002F4C29">
        <w:rPr>
          <w:rFonts w:ascii="Calibri" w:hAnsi="Calibri" w:cs="Calibri"/>
        </w:rPr>
        <w:t xml:space="preserve"> and </w:t>
      </w:r>
      <w:r>
        <w:rPr>
          <w:rFonts w:ascii="Calibri" w:hAnsi="Calibri" w:cs="Calibri"/>
        </w:rPr>
        <w:t>running these rules through an automated system for solving theorems</w:t>
      </w:r>
      <w:r w:rsidR="00A831B8">
        <w:rPr>
          <w:rFonts w:ascii="Calibri" w:hAnsi="Calibri" w:cs="Calibri"/>
        </w:rPr>
        <w:t xml:space="preserve"> - </w:t>
      </w:r>
      <w:r>
        <w:rPr>
          <w:rFonts w:ascii="Calibri" w:hAnsi="Calibri" w:cs="Calibri"/>
        </w:rPr>
        <w:t>such as Prover9</w:t>
      </w:r>
      <w:r w:rsidR="00A831B8">
        <w:rPr>
          <w:rFonts w:ascii="Calibri" w:hAnsi="Calibri" w:cs="Calibri"/>
        </w:rPr>
        <w:t xml:space="preserve"> - </w:t>
      </w:r>
      <w:r>
        <w:rPr>
          <w:rFonts w:ascii="Calibri" w:hAnsi="Calibri" w:cs="Calibri"/>
        </w:rPr>
        <w:t>would successfully enable the computer to come to the conclusion that the solution ‘light bulbs’ refers to ‘lemons’ and ‘telephone poles’ refers to ‘lemon trees’, thus solving the pronoun disambiguation problem</w:t>
      </w:r>
      <w:r w:rsidR="00381C71">
        <w:rPr>
          <w:rFonts w:ascii="Calibri" w:hAnsi="Calibri" w:cs="Calibri"/>
        </w:rPr>
        <w:t xml:space="preserve"> (McCune W. 2005)</w:t>
      </w:r>
      <w:r>
        <w:rPr>
          <w:rFonts w:ascii="Calibri" w:hAnsi="Calibri" w:cs="Calibri"/>
        </w:rPr>
        <w:t xml:space="preserve">. One of the reasons this approach works well is that it allows the ability to successfully capture relations between objects and express information about a large domain in a compact way </w:t>
      </w:r>
      <w:r w:rsidR="00326AAF">
        <w:t>(</w:t>
      </w:r>
      <w:proofErr w:type="spellStart"/>
      <w:r w:rsidR="00326AAF" w:rsidRPr="00326AAF">
        <w:rPr>
          <w:rFonts w:ascii="Calibri" w:hAnsi="Calibri" w:cs="Calibri"/>
        </w:rPr>
        <w:t>Grosan</w:t>
      </w:r>
      <w:proofErr w:type="spellEnd"/>
      <w:r w:rsidR="00326AAF" w:rsidRPr="00326AAF">
        <w:rPr>
          <w:rFonts w:ascii="Calibri" w:hAnsi="Calibri" w:cs="Calibri"/>
        </w:rPr>
        <w:t>, C. and Abraham, A. 2011</w:t>
      </w:r>
      <w:r w:rsidR="00635958">
        <w:rPr>
          <w:rFonts w:ascii="Calibri" w:hAnsi="Calibri" w:cs="Calibri"/>
        </w:rPr>
        <w:t>, Richard-</w:t>
      </w:r>
      <w:proofErr w:type="spellStart"/>
      <w:r w:rsidR="00635958">
        <w:rPr>
          <w:rFonts w:ascii="Calibri" w:hAnsi="Calibri" w:cs="Calibri"/>
        </w:rPr>
        <w:t>Bollans</w:t>
      </w:r>
      <w:proofErr w:type="spellEnd"/>
      <w:r w:rsidR="00635958">
        <w:rPr>
          <w:rFonts w:ascii="Calibri" w:hAnsi="Calibri" w:cs="Calibri"/>
        </w:rPr>
        <w:t xml:space="preserve"> A. et al 2018</w:t>
      </w:r>
      <w:r>
        <w:rPr>
          <w:rFonts w:ascii="Calibri" w:hAnsi="Calibri" w:cs="Calibri"/>
        </w:rPr>
        <w:t xml:space="preserve">). </w:t>
      </w:r>
    </w:p>
    <w:p w14:paraId="37387C10" w14:textId="77777777" w:rsidR="00EA0A8A" w:rsidRDefault="00EA0A8A" w:rsidP="00EA0A8A">
      <w:pPr>
        <w:rPr>
          <w:rFonts w:ascii="Calibri" w:hAnsi="Calibri" w:cs="Calibri"/>
        </w:rPr>
      </w:pPr>
    </w:p>
    <w:p w14:paraId="0CFC38A0" w14:textId="0AACA109" w:rsidR="00EA0A8A" w:rsidRDefault="00EA0A8A" w:rsidP="00EA0A8A">
      <w:pPr>
        <w:rPr>
          <w:rFonts w:ascii="Calibri" w:hAnsi="Calibri" w:cs="Calibri"/>
        </w:rPr>
      </w:pPr>
      <w:r>
        <w:rPr>
          <w:rFonts w:ascii="Calibri" w:hAnsi="Calibri" w:cs="Calibri"/>
        </w:rPr>
        <w:t xml:space="preserve">However, even though encoding this knowledge base could prove successful for this one example, this approach does not come without limitations. Firstly, the monotonic reasoning of this approach in general risks incomplete information and so may prove insufficient </w:t>
      </w:r>
      <w:r w:rsidR="0061132C">
        <w:t>(</w:t>
      </w:r>
      <w:proofErr w:type="spellStart"/>
      <w:r w:rsidR="0061132C" w:rsidRPr="00326AAF">
        <w:rPr>
          <w:rFonts w:ascii="Calibri" w:hAnsi="Calibri" w:cs="Calibri"/>
        </w:rPr>
        <w:t>Grosan</w:t>
      </w:r>
      <w:proofErr w:type="spellEnd"/>
      <w:r w:rsidR="0061132C" w:rsidRPr="00326AAF">
        <w:rPr>
          <w:rFonts w:ascii="Calibri" w:hAnsi="Calibri" w:cs="Calibri"/>
        </w:rPr>
        <w:t>, C. and Abraham, A. 2011</w:t>
      </w:r>
      <w:r w:rsidR="0061132C">
        <w:rPr>
          <w:rFonts w:ascii="Calibri" w:hAnsi="Calibri" w:cs="Calibri"/>
        </w:rPr>
        <w:t>)</w:t>
      </w:r>
      <w:r w:rsidR="0061132C">
        <w:t>.</w:t>
      </w:r>
      <w:r w:rsidR="0061132C">
        <w:t xml:space="preserve"> </w:t>
      </w:r>
      <w:proofErr w:type="gramStart"/>
      <w:r>
        <w:rPr>
          <w:rFonts w:ascii="Calibri" w:hAnsi="Calibri" w:cs="Calibri"/>
        </w:rPr>
        <w:t>Secondly</w:t>
      </w:r>
      <w:proofErr w:type="gramEnd"/>
      <w:r>
        <w:rPr>
          <w:rFonts w:ascii="Calibri" w:hAnsi="Calibri" w:cs="Calibri"/>
        </w:rPr>
        <w:t xml:space="preserve">, a computer may have to reason about potentially conflicting information within the same knowledge base. It is restricted to the domain it is given, and therefore wouldn’t perform well with uncertainty. </w:t>
      </w:r>
      <w:r w:rsidR="00F708D4">
        <w:rPr>
          <w:rFonts w:ascii="Calibri" w:hAnsi="Calibri" w:cs="Calibri"/>
        </w:rPr>
        <w:t>Vagueness is another</w:t>
      </w:r>
      <w:r w:rsidR="000460F3">
        <w:rPr>
          <w:rFonts w:ascii="Calibri" w:hAnsi="Calibri" w:cs="Calibri"/>
        </w:rPr>
        <w:t xml:space="preserve"> known challenge </w:t>
      </w:r>
      <w:r w:rsidR="003E2685">
        <w:rPr>
          <w:rFonts w:ascii="Calibri" w:hAnsi="Calibri" w:cs="Calibri"/>
        </w:rPr>
        <w:t xml:space="preserve">in </w:t>
      </w:r>
      <w:r w:rsidR="006347B1">
        <w:rPr>
          <w:rFonts w:ascii="Calibri" w:hAnsi="Calibri" w:cs="Calibri"/>
        </w:rPr>
        <w:t xml:space="preserve">automated </w:t>
      </w:r>
      <w:r w:rsidR="003E2685">
        <w:rPr>
          <w:rFonts w:ascii="Calibri" w:hAnsi="Calibri" w:cs="Calibri"/>
        </w:rPr>
        <w:t>language interpretation</w:t>
      </w:r>
      <w:r w:rsidR="00F708D4">
        <w:rPr>
          <w:rFonts w:ascii="Calibri" w:hAnsi="Calibri" w:cs="Calibri"/>
        </w:rPr>
        <w:t xml:space="preserve"> (Bennett B. 20</w:t>
      </w:r>
      <w:r w:rsidR="00C009B8">
        <w:rPr>
          <w:rFonts w:ascii="Calibri" w:hAnsi="Calibri" w:cs="Calibri"/>
        </w:rPr>
        <w:t>0</w:t>
      </w:r>
      <w:r w:rsidR="00F708D4">
        <w:rPr>
          <w:rFonts w:ascii="Calibri" w:hAnsi="Calibri" w:cs="Calibri"/>
        </w:rPr>
        <w:t>5). U</w:t>
      </w:r>
      <w:r w:rsidR="000460F3">
        <w:rPr>
          <w:rFonts w:ascii="Calibri" w:hAnsi="Calibri" w:cs="Calibri"/>
        </w:rPr>
        <w:t xml:space="preserve">sing </w:t>
      </w:r>
      <w:r>
        <w:rPr>
          <w:rFonts w:ascii="Calibri" w:hAnsi="Calibri" w:cs="Calibri"/>
        </w:rPr>
        <w:t>non-monotonic KRR techniques – such as fuzzy logic or default rules - may prove more successful</w:t>
      </w:r>
      <w:r w:rsidR="003E2685">
        <w:rPr>
          <w:rFonts w:ascii="Calibri" w:hAnsi="Calibri" w:cs="Calibri"/>
        </w:rPr>
        <w:t xml:space="preserve"> </w:t>
      </w:r>
      <w:r>
        <w:rPr>
          <w:rFonts w:ascii="Calibri" w:hAnsi="Calibri" w:cs="Calibri"/>
        </w:rPr>
        <w:t>(</w:t>
      </w:r>
      <w:r w:rsidR="000E44CD">
        <w:rPr>
          <w:rFonts w:ascii="Calibri" w:hAnsi="Calibri" w:cs="Calibri"/>
        </w:rPr>
        <w:t xml:space="preserve">Zadeh L. 1965, </w:t>
      </w:r>
      <w:proofErr w:type="spellStart"/>
      <w:r>
        <w:rPr>
          <w:rFonts w:ascii="Calibri" w:hAnsi="Calibri" w:cs="Calibri"/>
        </w:rPr>
        <w:t>Besnard</w:t>
      </w:r>
      <w:proofErr w:type="spellEnd"/>
      <w:r>
        <w:rPr>
          <w:rFonts w:ascii="Calibri" w:hAnsi="Calibri" w:cs="Calibri"/>
        </w:rPr>
        <w:t xml:space="preserve"> P. 1989). For example, in 1 above, expressing the extent of resemblance may be more accurate. Lemons do not look exactly like light bulbs, and so a greater level of precision could be useful for capturing resemblance</w:t>
      </w:r>
      <w:r w:rsidR="006D5F32">
        <w:rPr>
          <w:rFonts w:ascii="Calibri" w:hAnsi="Calibri" w:cs="Calibri"/>
        </w:rPr>
        <w:t xml:space="preserve"> (Bennett B. 1998)</w:t>
      </w:r>
      <w:r>
        <w:rPr>
          <w:rFonts w:ascii="Calibri" w:hAnsi="Calibri" w:cs="Calibri"/>
        </w:rPr>
        <w:t>. Many similar problems could be found in the other Winograd schemas due to the complex, nuanced nature of language</w:t>
      </w:r>
      <w:r w:rsidR="004B3EBC">
        <w:rPr>
          <w:rFonts w:ascii="Calibri" w:hAnsi="Calibri" w:cs="Calibri"/>
        </w:rPr>
        <w:t xml:space="preserve"> (Richard-</w:t>
      </w:r>
      <w:proofErr w:type="spellStart"/>
      <w:r w:rsidR="004B3EBC">
        <w:rPr>
          <w:rFonts w:ascii="Calibri" w:hAnsi="Calibri" w:cs="Calibri"/>
        </w:rPr>
        <w:t>Bollans</w:t>
      </w:r>
      <w:proofErr w:type="spellEnd"/>
      <w:r w:rsidR="004B3EBC">
        <w:rPr>
          <w:rFonts w:ascii="Calibri" w:hAnsi="Calibri" w:cs="Calibri"/>
        </w:rPr>
        <w:t xml:space="preserve"> A. et al 2018)</w:t>
      </w:r>
      <w:r>
        <w:rPr>
          <w:rFonts w:ascii="Calibri" w:hAnsi="Calibri" w:cs="Calibri"/>
        </w:rPr>
        <w:t xml:space="preserve">. </w:t>
      </w:r>
    </w:p>
    <w:p w14:paraId="16822DC5" w14:textId="77777777" w:rsidR="00EA0A8A" w:rsidRDefault="00EA0A8A" w:rsidP="00EF14F4"/>
    <w:p w14:paraId="2339BE11" w14:textId="21943AB1" w:rsidR="00A70280" w:rsidRPr="00EF14F4" w:rsidRDefault="00A70280" w:rsidP="00EF14F4">
      <w:r w:rsidRPr="00EF14F4">
        <w:lastRenderedPageBreak/>
        <w:t>The game of tag</w:t>
      </w:r>
      <w:r w:rsidR="00EF14F4">
        <w:t xml:space="preserve"> r</w:t>
      </w:r>
      <w:r w:rsidRPr="00EF14F4">
        <w:t>elated Winograd problem, under the conditions stated above</w:t>
      </w:r>
      <w:r w:rsidR="002F7FB8">
        <w:t xml:space="preserve"> in example 2</w:t>
      </w:r>
      <w:r w:rsidRPr="00EF14F4">
        <w:t xml:space="preserve">, can </w:t>
      </w:r>
      <w:r w:rsidR="00877896">
        <w:t xml:space="preserve">also </w:t>
      </w:r>
      <w:r w:rsidRPr="00EF14F4">
        <w:t xml:space="preserve">be solved by </w:t>
      </w:r>
      <w:r w:rsidR="00EF14F4">
        <w:t>KRR</w:t>
      </w:r>
      <w:r w:rsidRPr="00EF14F4">
        <w:t xml:space="preserve"> methods. The condition required is that in a game of tag, you only run from the person who is “it” and you only chase people if you are “it”. Whilst this is true in the rules of the game it is not necessarily true in life and often in tag the players may not know who </w:t>
      </w:r>
      <w:proofErr w:type="gramStart"/>
      <w:r w:rsidRPr="00EF14F4">
        <w:t>is “it”</w:t>
      </w:r>
      <w:proofErr w:type="gramEnd"/>
      <w:r w:rsidRPr="00EF14F4">
        <w:t xml:space="preserve"> and run from any other players. Therefore, a possible answer to the original question is that neither Ethan </w:t>
      </w:r>
      <w:proofErr w:type="gramStart"/>
      <w:r w:rsidRPr="00EF14F4">
        <w:t>or</w:t>
      </w:r>
      <w:proofErr w:type="gramEnd"/>
      <w:r w:rsidRPr="00EF14F4">
        <w:t xml:space="preserve"> Luke are “it”.  However, as we are given with the problem that either Ethan or Luke are “it”, it can be assumed by both humans and the computer program that the required condition holds. </w:t>
      </w:r>
    </w:p>
    <w:p w14:paraId="793D5D1A" w14:textId="77777777" w:rsidR="00A70280" w:rsidRPr="00EA0A8A" w:rsidRDefault="00A70280" w:rsidP="00EA0A8A"/>
    <w:p w14:paraId="44D3D5EC" w14:textId="6B15E98C" w:rsidR="00AE2BD9" w:rsidRDefault="00A70280" w:rsidP="00EF14F4">
      <w:r w:rsidRPr="00EF14F4">
        <w:t xml:space="preserve">However, this ability to solve one exact problem is not useful unless it can be replicated across many different problems of the same structure. As there are many of these problems to solve </w:t>
      </w:r>
      <w:r w:rsidRPr="00EF14F4">
        <w:fldChar w:fldCharType="begin"/>
      </w:r>
      <w:r w:rsidRPr="00EF14F4">
        <w:instrText xml:space="preserve"> ADDIN EN.CITE &lt;EndNote&gt;&lt;Cite&gt;&lt;Author&gt;Isaak&lt;/Author&gt;&lt;Year&gt;2020&lt;/Year&gt;&lt;RecNum&gt;65&lt;/RecNum&gt;&lt;DisplayText&gt;(Isaak and Michael, 2020)&lt;/DisplayText&gt;&lt;record&gt;&lt;rec-number&gt;65&lt;/rec-number&gt;&lt;foreign-keys&gt;&lt;key app="EN" db-id="25wrtda079sapietpx6xxv9f0wtdfrxdrsx2" timestamp="1607100001"&gt;65&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sidRPr="00EF14F4">
        <w:fldChar w:fldCharType="separate"/>
      </w:r>
      <w:r w:rsidRPr="00EF14F4">
        <w:rPr>
          <w:noProof/>
        </w:rPr>
        <w:t>(</w:t>
      </w:r>
      <w:r w:rsidR="00BB6C23" w:rsidRPr="00C54DD5">
        <w:rPr>
          <w:rFonts w:ascii="Calibri" w:hAnsi="Calibri" w:cs="Calibri"/>
        </w:rPr>
        <w:t>Isaak, N. and Michael, L. 2020</w:t>
      </w:r>
      <w:r w:rsidRPr="00EF14F4">
        <w:rPr>
          <w:noProof/>
        </w:rPr>
        <w:t>)</w:t>
      </w:r>
      <w:r w:rsidRPr="00EF14F4">
        <w:fldChar w:fldCharType="end"/>
      </w:r>
      <w:r w:rsidRPr="00EF14F4">
        <w:t xml:space="preserve"> it is important that any solution is wide ranging and has the ability to work on a significant number of them. Alternative </w:t>
      </w:r>
      <w:r w:rsidR="00262D87">
        <w:t>KRR</w:t>
      </w:r>
      <w:r w:rsidRPr="00EF14F4">
        <w:t xml:space="preserve"> methods may assist in reaching a solution better than the option given above and may do better than the other methods offered.</w:t>
      </w:r>
    </w:p>
    <w:p w14:paraId="33B28620" w14:textId="77777777" w:rsidR="00AE2BD9" w:rsidRDefault="00AE2BD9" w:rsidP="00AE2BD9">
      <w:pPr>
        <w:rPr>
          <w:rFonts w:ascii="Calibri" w:hAnsi="Calibri" w:cs="Calibri"/>
        </w:rPr>
      </w:pPr>
    </w:p>
    <w:p w14:paraId="000ED336" w14:textId="7C5A56B2" w:rsidR="00AE2BD9" w:rsidRDefault="00124C06" w:rsidP="00AE2BD9">
      <w:pPr>
        <w:rPr>
          <w:rFonts w:ascii="Calibri" w:hAnsi="Calibri" w:cs="Calibri"/>
        </w:rPr>
      </w:pPr>
      <w:r>
        <w:rPr>
          <w:rFonts w:ascii="Calibri" w:hAnsi="Calibri" w:cs="Calibri"/>
        </w:rPr>
        <w:t>Furthermore</w:t>
      </w:r>
      <w:r w:rsidR="00AE2BD9">
        <w:rPr>
          <w:rFonts w:ascii="Calibri" w:hAnsi="Calibri" w:cs="Calibri"/>
        </w:rPr>
        <w:t>, it should be noted that the KRR approach as a whole is limited. Logic rules rarely correspond to human thought processes, and so a computer may appear to be ‘thinking’ like a human, but really be following none of the same processes (the human brain processes information in myriad ways, often building on experience and context</w:t>
      </w:r>
      <w:r w:rsidR="00E15FF8">
        <w:rPr>
          <w:rFonts w:ascii="Calibri" w:hAnsi="Calibri" w:cs="Calibri"/>
        </w:rPr>
        <w:t>, which are extremely difficult to automate</w:t>
      </w:r>
      <w:r w:rsidR="00AE2BD9">
        <w:rPr>
          <w:rFonts w:ascii="Calibri" w:hAnsi="Calibri" w:cs="Calibri"/>
        </w:rPr>
        <w:t>) (</w:t>
      </w:r>
      <w:proofErr w:type="spellStart"/>
      <w:r w:rsidR="00AE2BD9">
        <w:rPr>
          <w:rFonts w:ascii="Calibri" w:hAnsi="Calibri" w:cs="Calibri"/>
        </w:rPr>
        <w:t>Dranovsky</w:t>
      </w:r>
      <w:proofErr w:type="spellEnd"/>
      <w:r w:rsidR="00AE2BD9">
        <w:rPr>
          <w:rFonts w:ascii="Calibri" w:hAnsi="Calibri" w:cs="Calibri"/>
        </w:rPr>
        <w:t xml:space="preserve"> A. 2011). Additionally, this approach is not generalisable from one rule to the next: a whole new set of rules is required for each Winograd schema, rendering this approach tedious and inefficient. </w:t>
      </w:r>
    </w:p>
    <w:p w14:paraId="68A6CCE0" w14:textId="77777777" w:rsidR="00AE2BD9" w:rsidRDefault="00AE2BD9" w:rsidP="00AE2BD9">
      <w:pPr>
        <w:rPr>
          <w:rFonts w:ascii="Calibri" w:hAnsi="Calibri" w:cs="Calibri"/>
        </w:rPr>
      </w:pPr>
    </w:p>
    <w:p w14:paraId="53C96188" w14:textId="40937237" w:rsidR="00AE2BD9" w:rsidRDefault="009F2345" w:rsidP="00AE2BD9">
      <w:pPr>
        <w:rPr>
          <w:rFonts w:ascii="Calibri" w:hAnsi="Calibri" w:cs="Calibri"/>
        </w:rPr>
      </w:pPr>
      <w:r w:rsidRPr="00EF14F4">
        <w:t xml:space="preserve">There are other solutions to this problem, such as statistical </w:t>
      </w:r>
      <w:r w:rsidRPr="00EF14F4">
        <w:fldChar w:fldCharType="begin"/>
      </w:r>
      <w:r w:rsidRPr="00EF14F4">
        <w:instrText xml:space="preserve"> ADDIN EN.CITE &lt;EndNote&gt;&lt;Cite&gt;&lt;Author&gt;Chakraborty&lt;/Author&gt;&lt;Year&gt;2007&lt;/Year&gt;&lt;RecNum&gt;14&lt;/RecNum&gt;&lt;DisplayText&gt;(Chakraborty and Sundararajan, 2007)&lt;/DisplayText&gt;&lt;record&gt;&lt;rec-number&gt;14&lt;/rec-number&gt;&lt;foreign-keys&gt;&lt;key app="EN" db-id="pzz2fx0922raf6e5d51vvzzcdftdt0wzrp2v" timestamp="1607101263"&gt;14&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Pr="00EF14F4">
        <w:fldChar w:fldCharType="separate"/>
      </w:r>
      <w:r w:rsidRPr="00EF14F4">
        <w:rPr>
          <w:noProof/>
        </w:rPr>
        <w:t>(Chakraborty and Sundararajan, 2007)</w:t>
      </w:r>
      <w:r w:rsidRPr="00EF14F4">
        <w:fldChar w:fldCharType="end"/>
      </w:r>
      <w:r w:rsidRPr="00EF14F4">
        <w:t xml:space="preserve"> or through </w:t>
      </w:r>
      <w:r>
        <w:t>M</w:t>
      </w:r>
      <w:r w:rsidRPr="00EF14F4">
        <w:t xml:space="preserve">achine </w:t>
      </w:r>
      <w:r>
        <w:t>L</w:t>
      </w:r>
      <w:r w:rsidRPr="00EF14F4">
        <w:t>earning</w:t>
      </w:r>
      <w:r>
        <w:t xml:space="preserve"> (ML)</w:t>
      </w:r>
      <w:r w:rsidRPr="00EF14F4">
        <w:t xml:space="preserve"> </w:t>
      </w:r>
      <w:r w:rsidRPr="00EF14F4">
        <w:fldChar w:fldCharType="begin"/>
      </w:r>
      <w:r w:rsidRPr="00EF14F4">
        <w:instrText xml:space="preserve"> ADDIN EN.CITE &lt;EndNote&gt;&lt;Cite&gt;&lt;Author&gt;Zhang&lt;/Author&gt;&lt;Year&gt;2018&lt;/Year&gt;&lt;RecNum&gt;15&lt;/RecNum&gt;&lt;DisplayText&gt;(Zhang et al., 2018)&lt;/DisplayText&gt;&lt;record&gt;&lt;rec-number&gt;15&lt;/rec-number&gt;&lt;foreign-keys&gt;&lt;key app="EN" db-id="pzz2fx0922raf6e5d51vvzzcdftdt0wzrp2v" timestamp="1607101568"&gt;15&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Pr="00EF14F4">
        <w:fldChar w:fldCharType="separate"/>
      </w:r>
      <w:r w:rsidRPr="00EF14F4">
        <w:rPr>
          <w:noProof/>
        </w:rPr>
        <w:t>(Zhang et al., 2018)</w:t>
      </w:r>
      <w:r w:rsidRPr="00EF14F4">
        <w:fldChar w:fldCharType="end"/>
      </w:r>
      <w:r w:rsidRPr="00EF14F4">
        <w:t>.</w:t>
      </w:r>
      <w:r>
        <w:t xml:space="preserve"> </w:t>
      </w:r>
      <w:r w:rsidR="00AE2BD9">
        <w:rPr>
          <w:rFonts w:ascii="Calibri" w:hAnsi="Calibri" w:cs="Calibri"/>
        </w:rPr>
        <w:t xml:space="preserve">It has been shown that </w:t>
      </w:r>
      <w:r>
        <w:rPr>
          <w:rFonts w:ascii="Calibri" w:hAnsi="Calibri" w:cs="Calibri"/>
        </w:rPr>
        <w:t>ML</w:t>
      </w:r>
      <w:r w:rsidR="00AE2BD9">
        <w:rPr>
          <w:rFonts w:ascii="Calibri" w:hAnsi="Calibri" w:cs="Calibri"/>
        </w:rPr>
        <w:t xml:space="preserve"> may be able to achieve a higher level of accuracy by taking advantage of a large amount of online data for solving problems requiring </w:t>
      </w:r>
      <w:proofErr w:type="spellStart"/>
      <w:r w:rsidR="00AE2BD9">
        <w:rPr>
          <w:rFonts w:ascii="Calibri" w:hAnsi="Calibri" w:cs="Calibri"/>
        </w:rPr>
        <w:t>commonsense</w:t>
      </w:r>
      <w:proofErr w:type="spellEnd"/>
      <w:r w:rsidR="00AE2BD9">
        <w:rPr>
          <w:rFonts w:ascii="Calibri" w:hAnsi="Calibri" w:cs="Calibri"/>
        </w:rPr>
        <w:t xml:space="preserve"> knowledge; however, such techniques do not incorporate inference methodically like KRR techniques do and ha</w:t>
      </w:r>
      <w:r w:rsidR="0086192D">
        <w:rPr>
          <w:rFonts w:ascii="Calibri" w:hAnsi="Calibri" w:cs="Calibri"/>
        </w:rPr>
        <w:t>ve</w:t>
      </w:r>
      <w:r w:rsidR="00AE2BD9">
        <w:rPr>
          <w:rFonts w:ascii="Calibri" w:hAnsi="Calibri" w:cs="Calibri"/>
        </w:rPr>
        <w:t xml:space="preserve"> very computationally expensive training process</w:t>
      </w:r>
      <w:r w:rsidR="0086192D">
        <w:rPr>
          <w:rFonts w:ascii="Calibri" w:hAnsi="Calibri" w:cs="Calibri"/>
        </w:rPr>
        <w:t>es</w:t>
      </w:r>
      <w:r w:rsidR="00AE2BD9">
        <w:rPr>
          <w:rFonts w:ascii="Calibri" w:hAnsi="Calibri" w:cs="Calibri"/>
        </w:rPr>
        <w:t xml:space="preserve"> </w:t>
      </w:r>
      <w:r w:rsidR="006665DD">
        <w:rPr>
          <w:rFonts w:ascii="Calibri" w:hAnsi="Calibri" w:cs="Calibri"/>
        </w:rPr>
        <w:t>(Ng V</w:t>
      </w:r>
      <w:r w:rsidR="00CD42B7">
        <w:rPr>
          <w:rFonts w:ascii="Calibri" w:hAnsi="Calibri" w:cs="Calibri"/>
        </w:rPr>
        <w:t>.</w:t>
      </w:r>
      <w:r w:rsidR="006665DD">
        <w:rPr>
          <w:rFonts w:ascii="Calibri" w:hAnsi="Calibri" w:cs="Calibri"/>
        </w:rPr>
        <w:t xml:space="preserve"> 2017</w:t>
      </w:r>
      <w:r w:rsidR="00443F28">
        <w:rPr>
          <w:rFonts w:ascii="Calibri" w:hAnsi="Calibri" w:cs="Calibri"/>
        </w:rPr>
        <w:t>, Richard-</w:t>
      </w:r>
      <w:proofErr w:type="spellStart"/>
      <w:r w:rsidR="00443F28">
        <w:rPr>
          <w:rFonts w:ascii="Calibri" w:hAnsi="Calibri" w:cs="Calibri"/>
        </w:rPr>
        <w:t>Bollans</w:t>
      </w:r>
      <w:proofErr w:type="spellEnd"/>
      <w:r w:rsidR="00443F28">
        <w:rPr>
          <w:rFonts w:ascii="Calibri" w:hAnsi="Calibri" w:cs="Calibri"/>
        </w:rPr>
        <w:t xml:space="preserve"> A. et al 2018</w:t>
      </w:r>
      <w:r w:rsidR="006665DD">
        <w:rPr>
          <w:rFonts w:ascii="Calibri" w:hAnsi="Calibri" w:cs="Calibri"/>
        </w:rPr>
        <w:t>)</w:t>
      </w:r>
      <w:r w:rsidR="00AE2BD9">
        <w:rPr>
          <w:rFonts w:ascii="Calibri" w:hAnsi="Calibri" w:cs="Calibri"/>
        </w:rPr>
        <w:t xml:space="preserve">. Perhaps a combination of </w:t>
      </w:r>
      <w:r w:rsidR="002908BD">
        <w:rPr>
          <w:rFonts w:ascii="Calibri" w:hAnsi="Calibri" w:cs="Calibri"/>
        </w:rPr>
        <w:t xml:space="preserve">multiple methods </w:t>
      </w:r>
      <w:r w:rsidR="00AE2BD9">
        <w:rPr>
          <w:rFonts w:ascii="Calibri" w:hAnsi="Calibri" w:cs="Calibri"/>
        </w:rPr>
        <w:t xml:space="preserve">could be even more successful </w:t>
      </w:r>
      <w:r w:rsidR="00CC377E">
        <w:rPr>
          <w:rFonts w:ascii="Calibri" w:hAnsi="Calibri" w:cs="Calibri"/>
        </w:rPr>
        <w:t>(</w:t>
      </w:r>
      <w:r w:rsidR="00673610" w:rsidRPr="00673610">
        <w:rPr>
          <w:rFonts w:ascii="Calibri" w:hAnsi="Calibri" w:cs="Calibri"/>
        </w:rPr>
        <w:t>Rahman, A. and Ng, V. 2012</w:t>
      </w:r>
      <w:r w:rsidR="00584A07">
        <w:rPr>
          <w:rFonts w:ascii="Calibri" w:hAnsi="Calibri" w:cs="Calibri"/>
        </w:rPr>
        <w:t xml:space="preserve">, </w:t>
      </w:r>
      <w:r w:rsidR="00CC377E" w:rsidRPr="00C54DD5">
        <w:rPr>
          <w:rFonts w:ascii="Calibri" w:hAnsi="Calibri" w:cs="Calibri"/>
        </w:rPr>
        <w:t>Richard-</w:t>
      </w:r>
      <w:proofErr w:type="spellStart"/>
      <w:r w:rsidR="00CC377E" w:rsidRPr="00C54DD5">
        <w:rPr>
          <w:rFonts w:ascii="Calibri" w:hAnsi="Calibri" w:cs="Calibri"/>
        </w:rPr>
        <w:t>Bollans</w:t>
      </w:r>
      <w:proofErr w:type="spellEnd"/>
      <w:r w:rsidR="00CC377E" w:rsidRPr="00C54DD5">
        <w:rPr>
          <w:rFonts w:ascii="Calibri" w:hAnsi="Calibri" w:cs="Calibri"/>
        </w:rPr>
        <w:t xml:space="preserve"> A.</w:t>
      </w:r>
      <w:r w:rsidR="00CC377E">
        <w:rPr>
          <w:rFonts w:ascii="Calibri" w:hAnsi="Calibri" w:cs="Calibri"/>
        </w:rPr>
        <w:t xml:space="preserve"> et al 2018).</w:t>
      </w:r>
    </w:p>
    <w:p w14:paraId="7CD45789" w14:textId="77777777" w:rsidR="00AE2BD9" w:rsidRPr="002C03D2" w:rsidRDefault="00AE2BD9" w:rsidP="00092092">
      <w:pPr>
        <w:pStyle w:val="ListParagraph"/>
        <w:rPr>
          <w:sz w:val="24"/>
          <w:szCs w:val="24"/>
        </w:rPr>
      </w:pPr>
    </w:p>
    <w:p w14:paraId="17618101" w14:textId="77777777" w:rsidR="00092092" w:rsidRDefault="00092092" w:rsidP="00A95E5B"/>
    <w:p w14:paraId="512FC367" w14:textId="20C79681" w:rsidR="00A95E5B" w:rsidRDefault="00A95E5B" w:rsidP="00A95E5B">
      <w:pPr>
        <w:pStyle w:val="Heading1"/>
      </w:pPr>
      <w:r w:rsidRPr="00A95E5B">
        <w:t>References</w:t>
      </w:r>
    </w:p>
    <w:p w14:paraId="23E5A330" w14:textId="3BB2377D" w:rsidR="00290BC4" w:rsidRDefault="00290BC4" w:rsidP="00290BC4"/>
    <w:p w14:paraId="1E16715E" w14:textId="77777777" w:rsidR="00290BC4" w:rsidRDefault="00290BC4" w:rsidP="00290BC4">
      <w:pPr>
        <w:rPr>
          <w:rFonts w:ascii="Calibri" w:hAnsi="Calibri" w:cs="Calibri"/>
        </w:rPr>
      </w:pPr>
      <w:r w:rsidRPr="00C54DD5">
        <w:rPr>
          <w:rFonts w:ascii="Calibri" w:hAnsi="Calibri" w:cs="Calibri"/>
        </w:rPr>
        <w:t xml:space="preserve">Bailey, D., Harrison, A., </w:t>
      </w:r>
      <w:proofErr w:type="spellStart"/>
      <w:r w:rsidRPr="00C54DD5">
        <w:rPr>
          <w:rFonts w:ascii="Calibri" w:hAnsi="Calibri" w:cs="Calibri"/>
        </w:rPr>
        <w:t>Lierler</w:t>
      </w:r>
      <w:proofErr w:type="spellEnd"/>
      <w:r w:rsidRPr="00C54DD5">
        <w:rPr>
          <w:rFonts w:ascii="Calibri" w:hAnsi="Calibri" w:cs="Calibri"/>
        </w:rPr>
        <w:t xml:space="preserve">, Y., </w:t>
      </w:r>
      <w:proofErr w:type="spellStart"/>
      <w:r w:rsidRPr="00C54DD5">
        <w:rPr>
          <w:rFonts w:ascii="Calibri" w:hAnsi="Calibri" w:cs="Calibri"/>
        </w:rPr>
        <w:t>Lifschitz</w:t>
      </w:r>
      <w:proofErr w:type="spellEnd"/>
      <w:r w:rsidRPr="00C54DD5">
        <w:rPr>
          <w:rFonts w:ascii="Calibri" w:hAnsi="Calibri" w:cs="Calibri"/>
        </w:rPr>
        <w:t xml:space="preserve">, V. and Michael, J. 2015. The Winograd Schema Challenge and Reasoning About Correlation. </w:t>
      </w:r>
      <w:r>
        <w:rPr>
          <w:rFonts w:ascii="Calibri" w:hAnsi="Calibri" w:cs="Calibri"/>
        </w:rPr>
        <w:t xml:space="preserve">In: </w:t>
      </w:r>
      <w:r w:rsidRPr="00C54DD5">
        <w:rPr>
          <w:rFonts w:ascii="Calibri" w:hAnsi="Calibri" w:cs="Calibri"/>
          <w:i/>
          <w:iCs/>
        </w:rPr>
        <w:t xml:space="preserve">Working Notes of the Symposium on Logical Formalizations of </w:t>
      </w:r>
      <w:proofErr w:type="spellStart"/>
      <w:r w:rsidRPr="00C54DD5">
        <w:rPr>
          <w:rFonts w:ascii="Calibri" w:hAnsi="Calibri" w:cs="Calibri"/>
          <w:i/>
          <w:iCs/>
        </w:rPr>
        <w:t>Commonsense</w:t>
      </w:r>
      <w:proofErr w:type="spellEnd"/>
      <w:r w:rsidRPr="00C54DD5">
        <w:rPr>
          <w:rFonts w:ascii="Calibri" w:hAnsi="Calibri" w:cs="Calibri"/>
          <w:i/>
          <w:iCs/>
        </w:rPr>
        <w:t xml:space="preserve"> Reasoning.</w:t>
      </w:r>
    </w:p>
    <w:p w14:paraId="5E07E1C9" w14:textId="77777777" w:rsidR="00290BC4" w:rsidRPr="00C54DD5" w:rsidRDefault="00290BC4" w:rsidP="00290BC4">
      <w:pPr>
        <w:rPr>
          <w:rFonts w:ascii="Calibri" w:hAnsi="Calibri" w:cs="Calibri"/>
        </w:rPr>
      </w:pPr>
    </w:p>
    <w:p w14:paraId="6F6DD686" w14:textId="77777777" w:rsidR="00290BC4" w:rsidRDefault="00290BC4" w:rsidP="00290BC4">
      <w:pPr>
        <w:rPr>
          <w:rFonts w:ascii="Calibri" w:hAnsi="Calibri" w:cs="Calibri"/>
        </w:rPr>
      </w:pPr>
      <w:r w:rsidRPr="00C54DD5">
        <w:rPr>
          <w:rFonts w:ascii="Calibri" w:hAnsi="Calibri" w:cs="Calibri"/>
        </w:rPr>
        <w:t xml:space="preserve">Davis, E. and Marcus, G. 2015. </w:t>
      </w:r>
      <w:proofErr w:type="spellStart"/>
      <w:r w:rsidRPr="00C54DD5">
        <w:rPr>
          <w:rFonts w:ascii="Calibri" w:hAnsi="Calibri" w:cs="Calibri"/>
        </w:rPr>
        <w:t>Commonsense</w:t>
      </w:r>
      <w:proofErr w:type="spellEnd"/>
      <w:r w:rsidRPr="00C54DD5">
        <w:rPr>
          <w:rFonts w:ascii="Calibri" w:hAnsi="Calibri" w:cs="Calibri"/>
        </w:rPr>
        <w:t xml:space="preserve"> reasoning and </w:t>
      </w:r>
      <w:proofErr w:type="spellStart"/>
      <w:r w:rsidRPr="00C54DD5">
        <w:rPr>
          <w:rFonts w:ascii="Calibri" w:hAnsi="Calibri" w:cs="Calibri"/>
        </w:rPr>
        <w:t>commonsense</w:t>
      </w:r>
      <w:proofErr w:type="spellEnd"/>
      <w:r w:rsidRPr="00C54DD5">
        <w:rPr>
          <w:rFonts w:ascii="Calibri" w:hAnsi="Calibri" w:cs="Calibri"/>
        </w:rPr>
        <w:t xml:space="preserve"> knowledge in artificial intelligence. Communications of the ACM. 58(9), pp.92-103.</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t xml:space="preserve">Isaak, N. and Michael, L. 2020. </w:t>
      </w:r>
      <w:proofErr w:type="spellStart"/>
      <w:r w:rsidRPr="00C54DD5">
        <w:rPr>
          <w:rFonts w:ascii="Calibri" w:hAnsi="Calibri" w:cs="Calibri"/>
        </w:rPr>
        <w:t>Winventor</w:t>
      </w:r>
      <w:proofErr w:type="spellEnd"/>
      <w:r w:rsidRPr="00C54DD5">
        <w:rPr>
          <w:rFonts w:ascii="Calibri" w:hAnsi="Calibri" w:cs="Calibri"/>
        </w:rPr>
        <w:t>: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7777777" w:rsidR="00290BC4" w:rsidRDefault="00290BC4" w:rsidP="00290BC4">
      <w:pPr>
        <w:rPr>
          <w:rFonts w:ascii="Calibri" w:hAnsi="Calibri" w:cs="Calibri"/>
        </w:rPr>
      </w:pPr>
      <w:r w:rsidRPr="00C54DD5">
        <w:rPr>
          <w:rFonts w:ascii="Calibri" w:hAnsi="Calibri" w:cs="Calibri"/>
        </w:rPr>
        <w:t>Levesque, H.J., Davis, E. and Morgenstern, L. 2011. The Winograd Schema Challenge. Proceedings of the Thirteenth International Conference on Principles of Knowledge Representation and Reasoning. 13, pp.552-561.</w:t>
      </w:r>
    </w:p>
    <w:p w14:paraId="63C5754A" w14:textId="77777777" w:rsidR="00290BC4" w:rsidRPr="00C54DD5" w:rsidRDefault="00290BC4" w:rsidP="00290BC4">
      <w:pPr>
        <w:rPr>
          <w:rFonts w:ascii="Calibri" w:hAnsi="Calibri" w:cs="Calibri"/>
        </w:rPr>
      </w:pPr>
    </w:p>
    <w:p w14:paraId="29317CD0" w14:textId="77777777" w:rsidR="00290BC4" w:rsidRDefault="00290BC4" w:rsidP="00290BC4">
      <w:pPr>
        <w:rPr>
          <w:rFonts w:ascii="Calibri" w:hAnsi="Calibri" w:cs="Calibri"/>
        </w:rPr>
      </w:pPr>
      <w:r w:rsidRPr="00C54DD5">
        <w:rPr>
          <w:rFonts w:ascii="Calibri" w:hAnsi="Calibri" w:cs="Calibri"/>
        </w:rPr>
        <w:t xml:space="preserve">Neufeld, E. and </w:t>
      </w:r>
      <w:proofErr w:type="spellStart"/>
      <w:r w:rsidRPr="00C54DD5">
        <w:rPr>
          <w:rFonts w:ascii="Calibri" w:hAnsi="Calibri" w:cs="Calibri"/>
        </w:rPr>
        <w:t>Finnestad</w:t>
      </w:r>
      <w:proofErr w:type="spellEnd"/>
      <w:r w:rsidRPr="00C54DD5">
        <w:rPr>
          <w:rFonts w:ascii="Calibri" w:hAnsi="Calibri" w:cs="Calibri"/>
        </w:rPr>
        <w:t xml:space="preserve">, S. 2020. In </w:t>
      </w:r>
      <w:proofErr w:type="spellStart"/>
      <w:r w:rsidRPr="00C54DD5">
        <w:rPr>
          <w:rFonts w:ascii="Calibri" w:hAnsi="Calibri" w:cs="Calibri"/>
        </w:rPr>
        <w:t>defense</w:t>
      </w:r>
      <w:proofErr w:type="spellEnd"/>
      <w:r w:rsidRPr="00C54DD5">
        <w:rPr>
          <w:rFonts w:ascii="Calibri" w:hAnsi="Calibri" w:cs="Calibri"/>
        </w:rPr>
        <w:t xml:space="preserve"> of the Turing test. Ai &amp; Society. 35(4), pp.819-827.</w:t>
      </w:r>
    </w:p>
    <w:p w14:paraId="6A8E04BD" w14:textId="77777777" w:rsidR="00290BC4" w:rsidRPr="00C54DD5" w:rsidRDefault="00290BC4" w:rsidP="00290BC4">
      <w:pPr>
        <w:rPr>
          <w:rFonts w:ascii="Calibri" w:hAnsi="Calibri" w:cs="Calibri"/>
        </w:rPr>
      </w:pPr>
    </w:p>
    <w:p w14:paraId="6558A3F2" w14:textId="77777777" w:rsidR="00290BC4" w:rsidRDefault="00290BC4" w:rsidP="00290BC4">
      <w:pPr>
        <w:rPr>
          <w:rFonts w:ascii="Calibri" w:hAnsi="Calibri" w:cs="Calibri"/>
        </w:rPr>
      </w:pP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 Alvarez, L.G. and Cohn, A.G. 2018. The Role of Pragmatics in Solving the Winograd Schema Challenge. Proceedings of the Thirteenth International Symposium on </w:t>
      </w:r>
      <w:proofErr w:type="spellStart"/>
      <w:r w:rsidRPr="00C54DD5">
        <w:rPr>
          <w:rFonts w:ascii="Calibri" w:hAnsi="Calibri" w:cs="Calibri"/>
        </w:rPr>
        <w:t>Commonsense</w:t>
      </w:r>
      <w:proofErr w:type="spellEnd"/>
      <w:r w:rsidRPr="00C54DD5">
        <w:rPr>
          <w:rFonts w:ascii="Calibri" w:hAnsi="Calibri" w:cs="Calibri"/>
        </w:rPr>
        <w:t xml:space="preserve"> Reasoning (</w:t>
      </w:r>
      <w:proofErr w:type="spellStart"/>
      <w:r w:rsidRPr="00C54DD5">
        <w:rPr>
          <w:rFonts w:ascii="Calibri" w:hAnsi="Calibri" w:cs="Calibri"/>
        </w:rPr>
        <w:t>Commonsense</w:t>
      </w:r>
      <w:proofErr w:type="spellEnd"/>
      <w:r w:rsidRPr="00C54DD5">
        <w:rPr>
          <w:rFonts w:ascii="Calibri" w:hAnsi="Calibri" w:cs="Calibri"/>
        </w:rPr>
        <w:t xml:space="preserve"> 2017).</w:t>
      </w:r>
    </w:p>
    <w:p w14:paraId="14965A3A" w14:textId="77777777" w:rsidR="00290BC4" w:rsidRPr="00C54DD5" w:rsidRDefault="00290BC4" w:rsidP="00290BC4">
      <w:pPr>
        <w:rPr>
          <w:rFonts w:ascii="Calibri" w:hAnsi="Calibri" w:cs="Calibri"/>
        </w:rPr>
      </w:pPr>
    </w:p>
    <w:p w14:paraId="67101858" w14:textId="77777777" w:rsidR="00290BC4" w:rsidRDefault="00290BC4" w:rsidP="00290BC4">
      <w:pPr>
        <w:rPr>
          <w:rFonts w:ascii="Calibri" w:hAnsi="Calibri" w:cs="Calibri"/>
        </w:rPr>
      </w:pPr>
      <w:r w:rsidRPr="00C54DD5">
        <w:rPr>
          <w:rFonts w:ascii="Calibri" w:hAnsi="Calibri" w:cs="Calibri"/>
        </w:rPr>
        <w:t xml:space="preserve">Sharma, A. 2019. Using Answer Set Programming for </w:t>
      </w:r>
      <w:proofErr w:type="spellStart"/>
      <w:r w:rsidRPr="00C54DD5">
        <w:rPr>
          <w:rFonts w:ascii="Calibri" w:hAnsi="Calibri" w:cs="Calibri"/>
        </w:rPr>
        <w:t>Commonsense</w:t>
      </w:r>
      <w:proofErr w:type="spellEnd"/>
      <w:r w:rsidRPr="00C54DD5">
        <w:rPr>
          <w:rFonts w:ascii="Calibri" w:hAnsi="Calibri" w:cs="Calibri"/>
        </w:rPr>
        <w:t xml:space="preserve"> Reasoning in the Winograd Schema Challenge. Theory and Practice of Logic Programming. 19(5-6), pp.1021-1037.</w:t>
      </w:r>
    </w:p>
    <w:p w14:paraId="6F82C76D" w14:textId="77777777" w:rsidR="00290BC4" w:rsidRPr="00C54DD5" w:rsidRDefault="00290BC4" w:rsidP="00290BC4">
      <w:pPr>
        <w:rPr>
          <w:rFonts w:ascii="Calibri" w:hAnsi="Calibri" w:cs="Calibri"/>
        </w:rPr>
      </w:pPr>
    </w:p>
    <w:p w14:paraId="07298A2D" w14:textId="2ABAD20A" w:rsidR="00290BC4" w:rsidRDefault="00290BC4" w:rsidP="00290BC4">
      <w:pPr>
        <w:rPr>
          <w:rFonts w:ascii="Calibri" w:hAnsi="Calibri" w:cs="Calibri"/>
        </w:rPr>
      </w:pPr>
      <w:r w:rsidRPr="00C54DD5">
        <w:rPr>
          <w:rFonts w:ascii="Calibri" w:hAnsi="Calibri" w:cs="Calibri"/>
        </w:rPr>
        <w:t>Winograd, T. 1972. Understanding natural language. Cognitive Psychology. 3(1), pp.1-191.</w:t>
      </w:r>
    </w:p>
    <w:p w14:paraId="5C1890BD" w14:textId="35759676" w:rsidR="00A70280" w:rsidRDefault="00A70280" w:rsidP="00290BC4">
      <w:pPr>
        <w:rPr>
          <w:rFonts w:ascii="Calibri" w:hAnsi="Calibri" w:cs="Calibri"/>
        </w:rPr>
      </w:pPr>
    </w:p>
    <w:p w14:paraId="4233B5B6" w14:textId="18A766D1" w:rsidR="00A70280" w:rsidRPr="00A70280" w:rsidRDefault="00A70280" w:rsidP="00A70280">
      <w:pPr>
        <w:pStyle w:val="EndNoteBibliography"/>
      </w:pPr>
      <w:r>
        <w:rPr>
          <w:rFonts w:eastAsiaTheme="minorEastAsia"/>
          <w:szCs w:val="24"/>
        </w:rPr>
        <w:fldChar w:fldCharType="begin"/>
      </w:r>
      <w:r>
        <w:instrText xml:space="preserve"> ADDIN EN.REFLIST </w:instrText>
      </w:r>
      <w:r>
        <w:rPr>
          <w:rFonts w:eastAsiaTheme="minorEastAsia"/>
          <w:szCs w:val="24"/>
        </w:rPr>
        <w:fldChar w:fldCharType="separate"/>
      </w:r>
      <w:r w:rsidRPr="00421D6B">
        <w:t xml:space="preserve">Chakraborty, S. and Sundararajan, K.K. 2007. Winograd's algorithm statistically revisited: It pays to weigh than to count! </w:t>
      </w:r>
      <w:r w:rsidRPr="00421D6B">
        <w:rPr>
          <w:i/>
        </w:rPr>
        <w:t>Applied Mathematics and Computation.</w:t>
      </w:r>
      <w:r w:rsidRPr="00421D6B">
        <w:t xml:space="preserve"> </w:t>
      </w:r>
      <w:r w:rsidRPr="00421D6B">
        <w:rPr>
          <w:b/>
        </w:rPr>
        <w:t>190</w:t>
      </w:r>
      <w:r w:rsidRPr="00421D6B">
        <w:t>(1), pp.15-20.</w:t>
      </w:r>
    </w:p>
    <w:p w14:paraId="2D590479" w14:textId="77777777" w:rsidR="00A70280" w:rsidRPr="00421D6B" w:rsidRDefault="00A70280" w:rsidP="00A70280">
      <w:pPr>
        <w:pStyle w:val="EndNoteBibliography"/>
        <w:rPr>
          <w:i/>
        </w:rPr>
      </w:pPr>
    </w:p>
    <w:p w14:paraId="54CEE933" w14:textId="1763DE46" w:rsidR="00A70280" w:rsidRDefault="00A70280" w:rsidP="00A70280">
      <w:pPr>
        <w:pStyle w:val="EndNoteBibliography"/>
        <w:rPr>
          <w:i/>
        </w:rPr>
      </w:pPr>
      <w:r w:rsidRPr="00421D6B">
        <w:t xml:space="preserve">Zhang, H.M., Song, Y.Q. and Acm. 2018. </w:t>
      </w:r>
      <w:r w:rsidRPr="00421D6B">
        <w:rPr>
          <w:i/>
        </w:rPr>
        <w:t>A Distributed Solution for Winograd Schema Challenge.</w:t>
      </w:r>
    </w:p>
    <w:p w14:paraId="6D52E13E" w14:textId="1F98021C" w:rsidR="00CC6845" w:rsidRDefault="00CC6845" w:rsidP="00A70280">
      <w:pPr>
        <w:pStyle w:val="EndNoteBibliography"/>
        <w:rPr>
          <w:i/>
        </w:rPr>
      </w:pPr>
    </w:p>
    <w:p w14:paraId="790BEA1C" w14:textId="2C4014EF" w:rsidR="00CC6845" w:rsidRPr="0021372C" w:rsidRDefault="00CC6845" w:rsidP="00CC6845">
      <w:pPr>
        <w:rPr>
          <w:rFonts w:ascii="Helvetica" w:hAnsi="Helvetica"/>
        </w:rPr>
      </w:pPr>
      <w:r w:rsidRPr="0048280E">
        <w:rPr>
          <w:rFonts w:ascii="AppleSystemUIFont" w:hAnsi="AppleSystemUIFont" w:cs="AppleSystemUIFont"/>
        </w:rPr>
        <w:t xml:space="preserve"> </w:t>
      </w:r>
      <w:r w:rsidRPr="0048280E">
        <w:rPr>
          <w:rFonts w:ascii="Helvetica" w:hAnsi="Helvetica" w:cs="Helvetica"/>
          <w:color w:val="000000"/>
        </w:rPr>
        <w:t xml:space="preserve">Ernest Davis, Leora Morgenstern, Charles Ortiz. </w:t>
      </w:r>
      <w:r>
        <w:rPr>
          <w:rFonts w:ascii="Helvetica" w:hAnsi="Helvetica" w:cs="Helvetica"/>
          <w:color w:val="000000"/>
        </w:rPr>
        <w:t xml:space="preserve">2011. </w:t>
      </w:r>
      <w:r>
        <w:rPr>
          <w:rFonts w:ascii="Helvetica" w:hAnsi="Helvetica" w:cs="Helvetica"/>
          <w:i/>
          <w:iCs/>
          <w:color w:val="000000"/>
        </w:rPr>
        <w:t>The Winograd Schema Challenge: Collection of Winograd Schemas.</w:t>
      </w:r>
      <w:r>
        <w:rPr>
          <w:rFonts w:ascii="Helvetica" w:hAnsi="Helvetica" w:cs="Helvetica"/>
          <w:color w:val="000000"/>
        </w:rPr>
        <w:t xml:space="preserve"> [Online]. Available from: </w:t>
      </w:r>
      <w:hyperlink r:id="rId8" w:history="1">
        <w:r>
          <w:rPr>
            <w:rFonts w:ascii="Helvetica" w:hAnsi="Helvetica" w:cs="Helvetica"/>
            <w:color w:val="000000"/>
          </w:rPr>
          <w:t>https://cs.nyu.edu/faculty/davise/papers/WinogradSchemas/WSCollection.html</w:t>
        </w:r>
      </w:hyperlink>
    </w:p>
    <w:p w14:paraId="59213306" w14:textId="77777777" w:rsidR="00CC6845" w:rsidRDefault="00CC6845" w:rsidP="00CC6845">
      <w:pPr>
        <w:rPr>
          <w:rFonts w:ascii="Helvetica" w:hAnsi="Helvetica" w:cs="Helvetica"/>
          <w:color w:val="000000"/>
        </w:rPr>
      </w:pPr>
    </w:p>
    <w:p w14:paraId="0740FA17" w14:textId="77777777" w:rsidR="00CC6845" w:rsidRDefault="00CC6845" w:rsidP="00CC6845">
      <w:pPr>
        <w:rPr>
          <w:rFonts w:ascii="Helvetica" w:hAnsi="Helvetica" w:cs="Helvetica"/>
          <w:color w:val="000000"/>
        </w:rPr>
      </w:pPr>
    </w:p>
    <w:p w14:paraId="2595A5F2" w14:textId="77777777" w:rsidR="00CC6845" w:rsidRPr="00421D6B" w:rsidRDefault="00CC6845" w:rsidP="00A70280">
      <w:pPr>
        <w:pStyle w:val="EndNoteBibliography"/>
        <w:rPr>
          <w:i/>
        </w:rPr>
      </w:pPr>
    </w:p>
    <w:p w14:paraId="7B1A0F52" w14:textId="20D51A74" w:rsidR="00A70280" w:rsidRDefault="00A70280" w:rsidP="00A70280">
      <w:pPr>
        <w:rPr>
          <w:rFonts w:ascii="Calibri" w:hAnsi="Calibri" w:cs="Calibri"/>
        </w:rPr>
      </w:pPr>
      <w:r>
        <w:fldChar w:fldCharType="end"/>
      </w:r>
    </w:p>
    <w:p w14:paraId="5FA69146" w14:textId="77777777" w:rsidR="00290BC4" w:rsidRDefault="00290BC4" w:rsidP="00290BC4">
      <w:pPr>
        <w:rPr>
          <w:rFonts w:ascii="Calibri" w:hAnsi="Calibri" w:cs="Calibri"/>
        </w:rPr>
      </w:pPr>
    </w:p>
    <w:p w14:paraId="3F078217" w14:textId="79EB7930" w:rsidR="00290BC4" w:rsidRPr="00290BC4" w:rsidRDefault="00290BC4" w:rsidP="00290BC4"/>
    <w:sectPr w:rsidR="00290BC4" w:rsidRPr="00290BC4" w:rsidSect="00167DBA">
      <w:headerReference w:type="default" r:id="rId9"/>
      <w:footerReference w:type="even" r:id="rId10"/>
      <w:footerReference w:type="default" r:id="rId1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9584A3" w14:textId="77777777" w:rsidR="0034194A" w:rsidRDefault="0034194A" w:rsidP="00A95E5B">
      <w:r>
        <w:separator/>
      </w:r>
    </w:p>
  </w:endnote>
  <w:endnote w:type="continuationSeparator" w:id="0">
    <w:p w14:paraId="138D43DD" w14:textId="77777777" w:rsidR="0034194A" w:rsidRDefault="0034194A"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949660"/>
      <w:docPartObj>
        <w:docPartGallery w:val="Page Numbers (Bottom of Page)"/>
        <w:docPartUnique/>
      </w:docPartObj>
    </w:sdtPr>
    <w:sdtEndPr>
      <w:rPr>
        <w:rStyle w:val="PageNumber"/>
      </w:rPr>
    </w:sdtEndPr>
    <w:sdtContent>
      <w:p w14:paraId="0BE1F4B3" w14:textId="0B4AC1BE" w:rsidR="00A95E5B" w:rsidRDefault="00A95E5B" w:rsidP="006E0C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A95E5B" w:rsidRDefault="00A95E5B"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A95E5B" w:rsidRPr="00A95E5B" w:rsidRDefault="00A95E5B" w:rsidP="006E0C93">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A95E5B" w:rsidRPr="00A95E5B" w:rsidRDefault="00A95E5B"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97BF68" w14:textId="77777777" w:rsidR="0034194A" w:rsidRDefault="0034194A" w:rsidP="00A95E5B">
      <w:r>
        <w:separator/>
      </w:r>
    </w:p>
  </w:footnote>
  <w:footnote w:type="continuationSeparator" w:id="0">
    <w:p w14:paraId="6BDDE41B" w14:textId="77777777" w:rsidR="0034194A" w:rsidRDefault="0034194A"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89BA4" w14:textId="2105EE7A" w:rsidR="00A95E5B" w:rsidRPr="00A95E5B" w:rsidRDefault="00A95E5B">
    <w:pPr>
      <w:pStyle w:val="Header"/>
      <w:rPr>
        <w:color w:val="2F5496" w:themeColor="accent1" w:themeShade="BF"/>
      </w:rPr>
    </w:pPr>
    <w:r w:rsidRPr="00A95E5B">
      <w:rPr>
        <w:color w:val="2F5496" w:themeColor="accent1" w:themeShade="BF"/>
      </w:rPr>
      <w:t>COMP5450M – Knowledge Representation and Reasoning</w:t>
    </w:r>
  </w:p>
  <w:p w14:paraId="2C591098" w14:textId="77777777" w:rsidR="00A95E5B" w:rsidRDefault="00A95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871"/>
    <w:rsid w:val="000047B9"/>
    <w:rsid w:val="00014A9B"/>
    <w:rsid w:val="000442A3"/>
    <w:rsid w:val="00045B5E"/>
    <w:rsid w:val="000460F3"/>
    <w:rsid w:val="00086296"/>
    <w:rsid w:val="00092092"/>
    <w:rsid w:val="000E2677"/>
    <w:rsid w:val="000E44CD"/>
    <w:rsid w:val="000F1696"/>
    <w:rsid w:val="000F282A"/>
    <w:rsid w:val="00117AEF"/>
    <w:rsid w:val="00124C06"/>
    <w:rsid w:val="00133905"/>
    <w:rsid w:val="00167DBA"/>
    <w:rsid w:val="001A21F8"/>
    <w:rsid w:val="001C4BA0"/>
    <w:rsid w:val="002004C9"/>
    <w:rsid w:val="00262D87"/>
    <w:rsid w:val="002737E3"/>
    <w:rsid w:val="00282586"/>
    <w:rsid w:val="002908BD"/>
    <w:rsid w:val="00290BC4"/>
    <w:rsid w:val="00295BAA"/>
    <w:rsid w:val="002F4C29"/>
    <w:rsid w:val="002F7FB8"/>
    <w:rsid w:val="00326AAF"/>
    <w:rsid w:val="0034194A"/>
    <w:rsid w:val="00356F1C"/>
    <w:rsid w:val="00381C71"/>
    <w:rsid w:val="003B410B"/>
    <w:rsid w:val="003D5B63"/>
    <w:rsid w:val="003E2685"/>
    <w:rsid w:val="00442421"/>
    <w:rsid w:val="00443F28"/>
    <w:rsid w:val="00444695"/>
    <w:rsid w:val="0048280E"/>
    <w:rsid w:val="004918DB"/>
    <w:rsid w:val="004A40F8"/>
    <w:rsid w:val="004B154F"/>
    <w:rsid w:val="004B3EBC"/>
    <w:rsid w:val="004C1018"/>
    <w:rsid w:val="004C1803"/>
    <w:rsid w:val="004E6DA8"/>
    <w:rsid w:val="00506D04"/>
    <w:rsid w:val="005251A0"/>
    <w:rsid w:val="00556618"/>
    <w:rsid w:val="00562AE5"/>
    <w:rsid w:val="00584A07"/>
    <w:rsid w:val="0059063B"/>
    <w:rsid w:val="005A1D8B"/>
    <w:rsid w:val="005A31D1"/>
    <w:rsid w:val="005B2113"/>
    <w:rsid w:val="005B29F3"/>
    <w:rsid w:val="00610122"/>
    <w:rsid w:val="0061132C"/>
    <w:rsid w:val="006347B1"/>
    <w:rsid w:val="00635958"/>
    <w:rsid w:val="0063754D"/>
    <w:rsid w:val="00637720"/>
    <w:rsid w:val="00642D6F"/>
    <w:rsid w:val="006665DD"/>
    <w:rsid w:val="00673610"/>
    <w:rsid w:val="006A6E31"/>
    <w:rsid w:val="006A7713"/>
    <w:rsid w:val="006D5F32"/>
    <w:rsid w:val="006E5CA2"/>
    <w:rsid w:val="00703915"/>
    <w:rsid w:val="0070737D"/>
    <w:rsid w:val="007229C0"/>
    <w:rsid w:val="00763313"/>
    <w:rsid w:val="00770D83"/>
    <w:rsid w:val="007710ED"/>
    <w:rsid w:val="00774C53"/>
    <w:rsid w:val="008111CA"/>
    <w:rsid w:val="008352FA"/>
    <w:rsid w:val="0086172C"/>
    <w:rsid w:val="0086192D"/>
    <w:rsid w:val="00877896"/>
    <w:rsid w:val="008A4B5A"/>
    <w:rsid w:val="008B68FE"/>
    <w:rsid w:val="008C7FA6"/>
    <w:rsid w:val="008D48CB"/>
    <w:rsid w:val="008F1529"/>
    <w:rsid w:val="00904346"/>
    <w:rsid w:val="009549AF"/>
    <w:rsid w:val="009E0B4E"/>
    <w:rsid w:val="009F2345"/>
    <w:rsid w:val="00A0767C"/>
    <w:rsid w:val="00A21A81"/>
    <w:rsid w:val="00A37446"/>
    <w:rsid w:val="00A70280"/>
    <w:rsid w:val="00A740A7"/>
    <w:rsid w:val="00A831B8"/>
    <w:rsid w:val="00A85051"/>
    <w:rsid w:val="00A95E5B"/>
    <w:rsid w:val="00AB7128"/>
    <w:rsid w:val="00AE2BD9"/>
    <w:rsid w:val="00B431C3"/>
    <w:rsid w:val="00B51421"/>
    <w:rsid w:val="00B6099C"/>
    <w:rsid w:val="00B76B73"/>
    <w:rsid w:val="00B85775"/>
    <w:rsid w:val="00BB6C23"/>
    <w:rsid w:val="00C00726"/>
    <w:rsid w:val="00C009B8"/>
    <w:rsid w:val="00C01575"/>
    <w:rsid w:val="00C16400"/>
    <w:rsid w:val="00C3147C"/>
    <w:rsid w:val="00C336C7"/>
    <w:rsid w:val="00C37A14"/>
    <w:rsid w:val="00C75FC8"/>
    <w:rsid w:val="00C80C78"/>
    <w:rsid w:val="00C91150"/>
    <w:rsid w:val="00CC377E"/>
    <w:rsid w:val="00CC6845"/>
    <w:rsid w:val="00CD42B7"/>
    <w:rsid w:val="00CE5320"/>
    <w:rsid w:val="00CE6523"/>
    <w:rsid w:val="00CF08E6"/>
    <w:rsid w:val="00CF65DE"/>
    <w:rsid w:val="00D0255B"/>
    <w:rsid w:val="00D404AA"/>
    <w:rsid w:val="00D55E45"/>
    <w:rsid w:val="00D80A3E"/>
    <w:rsid w:val="00DB22A8"/>
    <w:rsid w:val="00DB3826"/>
    <w:rsid w:val="00DC4070"/>
    <w:rsid w:val="00DD6E47"/>
    <w:rsid w:val="00E15FF8"/>
    <w:rsid w:val="00E32871"/>
    <w:rsid w:val="00E441E4"/>
    <w:rsid w:val="00E56801"/>
    <w:rsid w:val="00E94FE9"/>
    <w:rsid w:val="00EA0A8A"/>
    <w:rsid w:val="00EA2544"/>
    <w:rsid w:val="00EA2620"/>
    <w:rsid w:val="00EB26FF"/>
    <w:rsid w:val="00EF14F4"/>
    <w:rsid w:val="00F140AB"/>
    <w:rsid w:val="00F708D4"/>
    <w:rsid w:val="00F71976"/>
    <w:rsid w:val="00F76B67"/>
    <w:rsid w:val="00FA44B2"/>
    <w:rsid w:val="00FB2C32"/>
    <w:rsid w:val="00FB305A"/>
    <w:rsid w:val="00FB7289"/>
    <w:rsid w:val="00FE35D8"/>
    <w:rsid w:val="00FE70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semiHidden/>
    <w:unhideWhenUsed/>
    <w:rsid w:val="00A95E5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Calibri Light" w:eastAsiaTheme="minorHAnsi" w:hAnsi="Calibri Light" w:cs="Calibri Light"/>
      <w:noProof/>
      <w:sz w:val="32"/>
      <w:szCs w:val="22"/>
      <w:lang w:eastAsia="en-US"/>
    </w:rPr>
  </w:style>
  <w:style w:type="character" w:customStyle="1" w:styleId="EndNoteBibliographyChar">
    <w:name w:val="EndNote Bibliography Char"/>
    <w:basedOn w:val="ListParagraphChar"/>
    <w:link w:val="EndNoteBibliography"/>
    <w:rsid w:val="00A70280"/>
    <w:rPr>
      <w:rFonts w:ascii="Calibri Light" w:eastAsiaTheme="minorHAnsi" w:hAnsi="Calibri Light" w:cs="Calibri Light"/>
      <w:noProof/>
      <w:sz w:val="3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nyu.edu/faculty/davise/papers/WinogradSchemas/WSCollection.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6CB53-AF14-4F84-B7D5-CB696E9E7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0</Pages>
  <Words>3641</Words>
  <Characters>20757</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Emma Briggs</cp:lastModifiedBy>
  <cp:revision>74</cp:revision>
  <dcterms:created xsi:type="dcterms:W3CDTF">2020-12-04T19:11:00Z</dcterms:created>
  <dcterms:modified xsi:type="dcterms:W3CDTF">2020-12-04T20:29:00Z</dcterms:modified>
</cp:coreProperties>
</file>